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2589C" w:rsidRPr="00C04BC9" w:rsidRDefault="001D5B22">
      <w:pPr>
        <w:rPr>
          <w:rFonts w:cs="Times New Roman"/>
          <w:b/>
          <w:sz w:val="20"/>
          <w:szCs w:val="20"/>
        </w:rPr>
      </w:pPr>
      <w:r w:rsidRPr="00C04BC9">
        <w:rPr>
          <w:rFonts w:cs="Times New Roman"/>
          <w:b/>
          <w:sz w:val="20"/>
          <w:szCs w:val="20"/>
        </w:rPr>
        <w:t>Table S</w:t>
      </w:r>
      <w:r w:rsidR="009A0717">
        <w:rPr>
          <w:rFonts w:cs="Times New Roman"/>
          <w:b/>
          <w:sz w:val="20"/>
          <w:szCs w:val="20"/>
        </w:rPr>
        <w:t>3</w:t>
      </w:r>
      <w:r w:rsidRPr="00C04BC9">
        <w:rPr>
          <w:rFonts w:cs="Times New Roman"/>
          <w:b/>
          <w:sz w:val="20"/>
          <w:szCs w:val="20"/>
        </w:rPr>
        <w:t xml:space="preserve">. </w:t>
      </w:r>
      <w:r w:rsidR="0064142A">
        <w:rPr>
          <w:rFonts w:cs="Times New Roman"/>
          <w:b/>
          <w:sz w:val="20"/>
          <w:szCs w:val="20"/>
        </w:rPr>
        <w:t>Reviewed</w:t>
      </w:r>
      <w:r w:rsidR="0064142A" w:rsidRPr="00C04BC9">
        <w:rPr>
          <w:rFonts w:cs="Times New Roman"/>
          <w:b/>
          <w:sz w:val="20"/>
          <w:szCs w:val="20"/>
        </w:rPr>
        <w:t xml:space="preserve"> </w:t>
      </w:r>
      <w:r w:rsidR="0064142A">
        <w:rPr>
          <w:rFonts w:cs="Times New Roman"/>
          <w:b/>
          <w:sz w:val="20"/>
          <w:szCs w:val="20"/>
        </w:rPr>
        <w:t>t</w:t>
      </w:r>
      <w:r w:rsidR="00242C3D" w:rsidRPr="00C04BC9">
        <w:rPr>
          <w:rFonts w:cs="Times New Roman"/>
          <w:b/>
          <w:sz w:val="20"/>
          <w:szCs w:val="20"/>
        </w:rPr>
        <w:t xml:space="preserve">otal </w:t>
      </w:r>
      <w:r w:rsidR="00C04BC9">
        <w:rPr>
          <w:rFonts w:cs="Times New Roman"/>
          <w:b/>
          <w:sz w:val="20"/>
          <w:szCs w:val="20"/>
        </w:rPr>
        <w:t>p</w:t>
      </w:r>
      <w:r w:rsidR="00242C3D" w:rsidRPr="00C04BC9">
        <w:rPr>
          <w:rFonts w:cs="Times New Roman"/>
          <w:b/>
          <w:sz w:val="20"/>
          <w:szCs w:val="20"/>
        </w:rPr>
        <w:t xml:space="preserve">hysical </w:t>
      </w:r>
      <w:r w:rsidR="00C04BC9">
        <w:rPr>
          <w:rFonts w:cs="Times New Roman"/>
          <w:b/>
          <w:sz w:val="20"/>
          <w:szCs w:val="20"/>
        </w:rPr>
        <w:t>a</w:t>
      </w:r>
      <w:r w:rsidR="00242C3D" w:rsidRPr="00C04BC9">
        <w:rPr>
          <w:rFonts w:cs="Times New Roman"/>
          <w:b/>
          <w:sz w:val="20"/>
          <w:szCs w:val="20"/>
        </w:rPr>
        <w:t xml:space="preserve">ctivity </w:t>
      </w:r>
      <w:r w:rsidR="00C04BC9">
        <w:rPr>
          <w:rFonts w:cs="Times New Roman"/>
          <w:b/>
          <w:sz w:val="20"/>
          <w:szCs w:val="20"/>
        </w:rPr>
        <w:t>articles</w:t>
      </w:r>
      <w:r w:rsidR="00242C3D" w:rsidRPr="00C04BC9">
        <w:rPr>
          <w:rFonts w:cs="Times New Roman"/>
          <w:b/>
          <w:sz w:val="20"/>
          <w:szCs w:val="20"/>
        </w:rPr>
        <w:t xml:space="preserve"> (</w:t>
      </w:r>
      <w:r w:rsidR="0058013B" w:rsidRPr="00C04BC9">
        <w:rPr>
          <w:rFonts w:cs="Times New Roman"/>
          <w:b/>
          <w:sz w:val="20"/>
          <w:szCs w:val="20"/>
        </w:rPr>
        <w:t>N</w:t>
      </w:r>
      <w:r w:rsidR="00242C3D" w:rsidRPr="00C04BC9">
        <w:rPr>
          <w:rFonts w:cs="Times New Roman"/>
          <w:b/>
          <w:sz w:val="20"/>
          <w:szCs w:val="20"/>
        </w:rPr>
        <w:t>=100) – Quality assessment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0"/>
        <w:gridCol w:w="1546"/>
        <w:gridCol w:w="1107"/>
        <w:gridCol w:w="1201"/>
        <w:gridCol w:w="1579"/>
        <w:gridCol w:w="1218"/>
        <w:gridCol w:w="1094"/>
        <w:gridCol w:w="1274"/>
        <w:gridCol w:w="1283"/>
        <w:gridCol w:w="1257"/>
        <w:gridCol w:w="1081"/>
        <w:gridCol w:w="1352"/>
        <w:gridCol w:w="936"/>
      </w:tblGrid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#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 xml:space="preserve">Study name and authors 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Study design [weight: cross-sectional = 0; longitudinal = 1; quasi-experimental = 2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Stratification of recruitment sites by relevant environmental attributes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Adequate response rate (&gt;60%) or shown to be representative of the population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Outcome measures shown to be reliable and valid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Adjustment for socio-demographic covariates (at least age, gender, and education considered)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Adjustment for self-selection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Appropriate analytical approach – accounting for clustering (if needed)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/3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Appropriate analytical approach – accounting for distributional assumptions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/3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 xml:space="preserve">Appropriate analytical approach –analyses conducted and presented correctly (e.g., formal testing of moderators; presentation of point estimates and </w:t>
            </w:r>
            <w:r w:rsidRPr="00E0171F">
              <w:rPr>
                <w:rFonts w:ascii="Calibri" w:eastAsia="Calibri" w:hAnsi="Calibri" w:cs="Times New Roman"/>
                <w:b/>
                <w:i/>
                <w:sz w:val="16"/>
                <w:szCs w:val="16"/>
              </w:rPr>
              <w:t>p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-values, 95% CIs)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>[weight 1/3]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>Did not (inappropriately) categorise continuous environmental exposure</w:t>
            </w: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br/>
              <w:t xml:space="preserve">[weight 1] </w:t>
            </w:r>
          </w:p>
        </w:tc>
        <w:tc>
          <w:tcPr>
            <w:tcW w:w="0" w:type="auto"/>
            <w:shd w:val="clear" w:color="auto" w:fill="auto"/>
          </w:tcPr>
          <w:p w:rsidR="00242C3D" w:rsidRPr="00242C3D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242C3D">
              <w:rPr>
                <w:rFonts w:ascii="Calibri" w:eastAsia="Calibri" w:hAnsi="Calibri" w:cs="Times New Roman"/>
                <w:b/>
                <w:sz w:val="16"/>
                <w:szCs w:val="16"/>
              </w:rPr>
              <w:t xml:space="preserve">Total quality score (maximum of 9) 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ctive Living Study</w:t>
            </w:r>
          </w:p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athan et al., 2014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Nathan&lt;/Author&gt;&lt;Year&gt;2014&lt;/Year&gt;&lt;RecNum&gt;62&lt;/RecNum&gt;&lt;DisplayText&gt;[1]&lt;/DisplayText&gt;&lt;record&gt;&lt;rec-number&gt;62&lt;/rec-number&gt;&lt;foreign-keys&gt;&lt;key app="EN" db-id="rxw9z2a07adt98erw095wxagzwetpzr9ztae" timestamp="1443569410"&gt;62&lt;/key&gt;&lt;/foreign-keys&gt;&lt;ref-type name="Journal Article"&gt;17&lt;/ref-type&gt;&lt;contributors&gt;&lt;authors&gt;&lt;author&gt;Nathan, Andrea&lt;/author&gt;&lt;author&gt;Wood, Lisa&lt;/author&gt;&lt;author&gt;Giles-Corti, Billie&lt;/author&gt;&lt;/authors&gt;&lt;/contributors&gt;&lt;titles&gt;&lt;title&gt;Perceptions of the Built Environment and Associations With Walking Among Retirement Village Residents&lt;/title&gt;&lt;secondary-title&gt;Environment and Behavior&lt;/secondary-title&gt;&lt;/titles&gt;&lt;periodical&gt;&lt;full-title&gt;Environment and Behavior&lt;/full-title&gt;&lt;/periodical&gt;&lt;pages&gt;46-69&lt;/pages&gt;&lt;volume&gt;46&lt;/volume&gt;&lt;number&gt;1&lt;/number&gt;&lt;dates&gt;&lt;year&gt;2014&lt;/year&gt;&lt;pub-dates&gt;&lt;date&gt;Jan&lt;/date&gt;&lt;/pub-dates&gt;&lt;/dates&gt;&lt;isbn&gt;0013-9165&lt;/isbn&gt;&lt;accession-num&gt;WOS:000328578000003&lt;/accession-num&gt;&lt;urls&gt;&lt;related-urls&gt;&lt;url&gt;&amp;lt;Go to ISI&amp;gt;://WOS:000328578000003&lt;/url&gt;&lt;/related-urls&gt;&lt;/urls&gt;&lt;electronic-resource-num&gt;10.1177/0013916512450173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ctive Living Study</w:t>
            </w:r>
          </w:p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athan et al., 2014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Nathan&lt;/Author&gt;&lt;Year&gt;2014&lt;/Year&gt;&lt;RecNum&gt;60&lt;/RecNum&gt;&lt;DisplayText&gt;[2]&lt;/DisplayText&gt;&lt;record&gt;&lt;rec-number&gt;60&lt;/rec-number&gt;&lt;foreign-keys&gt;&lt;key app="EN" db-id="rxw9z2a07adt98erw095wxagzwetpzr9ztae" timestamp="1443569410"&gt;60&lt;/key&gt;&lt;/foreign-keys&gt;&lt;ref-type name="Journal Article"&gt;17&lt;/ref-type&gt;&lt;contributors&gt;&lt;authors&gt;&lt;author&gt;Nathan, Andrea&lt;/author&gt;&lt;author&gt;Wood, Lisa&lt;/author&gt;&lt;author&gt;Giles-Corti, Billie&lt;/author&gt;&lt;/authors&gt;&lt;/contributors&gt;&lt;titles&gt;&lt;title&gt;Examining correlates of self-reported and objectively measured physical activity among retirement village residents&lt;/title&gt;&lt;secondary-title&gt;Australasian Journal on Ageing&lt;/secondary-title&gt;&lt;/titles&gt;&lt;periodical&gt;&lt;full-title&gt;Australasian Journal on Ageing&lt;/full-title&gt;&lt;/periodical&gt;&lt;pages&gt;250-256&lt;/pages&gt;&lt;volume&gt;33&lt;/volume&gt;&lt;number&gt;4&lt;/number&gt;&lt;dates&gt;&lt;year&gt;2014&lt;/year&gt;&lt;pub-dates&gt;&lt;date&gt;Dec&lt;/date&gt;&lt;/pub-dates&gt;&lt;/dates&gt;&lt;isbn&gt;1440-6381&lt;/isbn&gt;&lt;accession-num&gt;WOS:000345984000016&lt;/accession-num&gt;&lt;urls&gt;&lt;related-urls&gt;&lt;url&gt;&amp;lt;Go to ISI&amp;gt;://WOS:000345984000016&lt;/url&gt;&lt;/related-urls&gt;&lt;/urls&gt;&lt;electronic-resource-num&gt;10.1111/ajag.1205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ctive Living Study</w:t>
            </w:r>
          </w:p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athan et al., 2014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OYXRoYW48L0F1dGhvcj48WWVhcj4yMDE0PC9ZZWFyPjxS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OYXRoYW48L0F1dGhvcj48WWVhcj4yMDE0PC9ZZWFyPjxS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GE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Hanibuchi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Hanibuchi&lt;/Author&gt;&lt;Year&gt;2011&lt;/Year&gt;&lt;RecNum&gt;31&lt;/RecNum&gt;&lt;DisplayText&gt;[4]&lt;/DisplayText&gt;&lt;record&gt;&lt;rec-number&gt;31&lt;/rec-number&gt;&lt;foreign-keys&gt;&lt;key app="EN" db-id="rxw9z2a07adt98erw095wxagzwetpzr9ztae" timestamp="1443569407"&gt;31&lt;/key&gt;&lt;/foreign-keys&gt;&lt;ref-type name="Journal Article"&gt;17&lt;/ref-type&gt;&lt;contributors&gt;&lt;authors&gt;&lt;author&gt;Hanibuchi, T.&lt;/author&gt;&lt;author&gt;Kawachi, I.&lt;/author&gt;&lt;author&gt;Nakaya, T.&lt;/author&gt;&lt;author&gt;Hirai, H.&lt;/author&gt;&lt;author&gt;Kondo, K.&lt;/author&gt;&lt;/authors&gt;&lt;/contributors&gt;&lt;auth-address&gt;Research Center for Disaster Mitigation of Urban Cultural Heritage, Ritsumeikan University, 58 Komatsubara Kitamachi, Kita-ku, Kyoto, Kyoto, 603-8341 Japan. info@hanibuchi.com&lt;/auth-address&gt;&lt;titles&gt;&lt;title&gt;Neighborhood built environment and physical activity of Japanese older adults: results from the Aichi Gerontological Evaluation Study (AGES)&lt;/title&gt;&lt;secondary-title&gt;BMC Public Health&lt;/secondary-title&gt;&lt;/titles&gt;&lt;periodical&gt;&lt;full-title&gt;BMC Public Health&lt;/full-title&gt;&lt;/periodical&gt;&lt;pages&gt;657&lt;/pages&gt;&lt;volume&gt;11&lt;/volume&gt;&lt;edition&gt;2011/08/23&lt;/edition&gt;&lt;keywords&gt;&lt;keyword&gt;Aged&lt;/keyword&gt;&lt;keyword&gt;Aged, 80 and over&lt;/keyword&gt;&lt;keyword&gt;Cross-Sectional Studies&lt;/keyword&gt;&lt;keyword&gt;Environment Design/ statistics &amp;amp; numerical data&lt;/keyword&gt;&lt;keyword&gt;Female&lt;/keyword&gt;&lt;keyword&gt;Geographic Information Systems&lt;/keyword&gt;&lt;keyword&gt;Humans&lt;/keyword&gt;&lt;keyword&gt;Japan&lt;/keyword&gt;&lt;keyword&gt;Male&lt;/keyword&gt;&lt;keyword&gt;Population Density&lt;/keyword&gt;&lt;keyword&gt;Residence Characteristics/ statistics &amp;amp; numerical data&lt;/keyword&gt;&lt;keyword&gt;Sports/ statistics &amp;amp; numerical data&lt;/keyword&gt;&lt;keyword&gt;Time Factors&lt;/keyword&gt;&lt;keyword&gt;Walking/ statistics &amp;amp; numerical data&lt;/keyword&gt;&lt;/keywords&gt;&lt;dates&gt;&lt;year&gt;2011&lt;/year&gt;&lt;/dates&gt;&lt;isbn&gt;1471-2458 (Electronic)&amp;#xD;1471-2458 (Linking)&lt;/isbn&gt;&lt;accession-num&gt;21854598&lt;/accession-num&gt;&lt;urls&gt;&lt;/urls&gt;&lt;custom2&gt;PMC3170622&lt;/custom2&gt;&lt;electronic-resource-num&gt;10.1186/1471-2458-11-657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significance of interaction effects were not provid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33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936EC6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936EC6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:rsidR="00242C3D" w:rsidRPr="00936EC6" w:rsidRDefault="00242C3D" w:rsidP="005A70E1">
            <w:pPr>
              <w:spacing w:after="0" w:line="240" w:lineRule="auto"/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IBL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Cerin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DZXJpbjwvQXV0aG9yPjxZZWFyPjIwMTY8L1llYXI+PFJl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DZXJpbjwvQXV0aG9yPjxZZWFyPjIwMTY8L1llYXI+PFJl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936EC6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LECS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Cerin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Cerin&lt;/Author&gt;&lt;Year&gt;2016&lt;/Year&gt;&lt;RecNum&gt;241&lt;/RecNum&gt;&lt;DisplayText&gt;[6]&lt;/DisplayText&gt;&lt;record&gt;&lt;rec-number&gt;241&lt;/rec-number&gt;&lt;foreign-keys&gt;&lt;key app="EN" db-id="rxw9z2a07adt98erw095wxagzwetpzr9ztae" timestamp="1480550714"&gt;241&lt;/key&gt;&lt;/foreign-keys&gt;&lt;ref-type name="Journal Article"&gt;17&lt;/ref-type&gt;&lt;contributors&gt;&lt;authors&gt;&lt;author&gt;Cerin, E.&lt;/author&gt;&lt;author&gt;Zhang, C. J. P.&lt;/author&gt;&lt;author&gt;Barnett, A.&lt;/author&gt;&lt;author&gt;Sit, C. H. P.&lt;/author&gt;&lt;author&gt;Cheung, M. M. C.&lt;/author&gt;&lt;author&gt;Johnston, J. M.&lt;/author&gt;&lt;author&gt;Lai, P. C.&lt;/author&gt;&lt;author&gt;Lee, R. S. Y.&lt;/author&gt;&lt;/authors&gt;&lt;/contributors&gt;&lt;titles&gt;&lt;title&gt;Associations of objectively-assessed neighborhood characteristics with older adults’ total physical activity and sedentary time in an ultra-dense urban environment: Findings from the ALECS study&lt;/title&gt;&lt;secondary-title&gt;Health and Place&lt;/secondary-title&gt;&lt;/titles&gt;&lt;periodical&gt;&lt;full-title&gt;Health and Place&lt;/full-title&gt;&lt;/periodical&gt;&lt;pages&gt;1-10&lt;/pages&gt;&lt;volume&gt;42&lt;/volume&gt;&lt;dates&gt;&lt;year&gt;2016&lt;/year&gt;&lt;/dates&gt;&lt;work-type&gt;Article&lt;/work-type&gt;&lt;urls&gt;&lt;related-urls&gt;&lt;url&gt;https://www.scopus.com/inward/record.uri?eid=2-s2.0-84984986350&amp;amp;partnerID=40&amp;amp;md5=49c97e352ed7fe41264e02f462169d1a&lt;/url&gt;&lt;/related-urls&gt;&lt;/urls&gt;&lt;electronic-resource-num&gt;10.1016/j.healthplace.2016.08.009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7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ustralian Time Use Survey 2006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Espin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>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Espinel&lt;/Author&gt;&lt;Year&gt;2015&lt;/Year&gt;&lt;RecNum&gt;178&lt;/RecNum&gt;&lt;DisplayText&gt;[7]&lt;/DisplayText&gt;&lt;record&gt;&lt;rec-number&gt;178&lt;/rec-number&gt;&lt;foreign-keys&gt;&lt;key app="EN" db-id="rxw9z2a07adt98erw095wxagzwetpzr9ztae" timestamp="1468552920"&gt;178&lt;/key&gt;&lt;/foreign-keys&gt;&lt;ref-type name="Journal Article"&gt;17&lt;/ref-type&gt;&lt;contributors&gt;&lt;authors&gt;&lt;author&gt;Espinel, P. T.&lt;/author&gt;&lt;author&gt;Chau, J. Y.&lt;/author&gt;&lt;author&gt;van der Ploeg, H. P.&lt;/author&gt;&lt;author&gt;Merom, D.&lt;/author&gt;&lt;/authors&gt;&lt;/contributors&gt;&lt;auth-address&gt;Prevention Research Collaboration, School of Public Health, University of SydneyNSW, Australia&amp;#xD;Department of Public and Occupational Health, EMGO Institute for Health and Care Research, VU University Medical Center, Amsterdam, Netherlands&amp;#xD;School of Science and Health, University of Western SydneyNSW, Australia&lt;/auth-address&gt;&lt;titles&gt;&lt;title&gt;Older adults&amp;apos; time in sedentary, light and moderate intensity activities and correlates: Application of Australian Time Use Survey&lt;/title&gt;&lt;secondary-title&gt;Journal of Science and Medicine in Sport&lt;/secondary-title&gt;&lt;/titles&gt;&lt;periodical&gt;&lt;full-title&gt;Journal of Science and Medicine in Sport&lt;/full-title&gt;&lt;/periodical&gt;&lt;pages&gt;161-166&lt;/pages&gt;&lt;volume&gt;18&lt;/volume&gt;&lt;number&gt;2&lt;/number&gt;&lt;keywords&gt;&lt;keyword&gt;Aged&lt;/keyword&gt;&lt;keyword&gt;Light-intensity&lt;/keyword&gt;&lt;keyword&gt;Physical activity&lt;/keyword&gt;&lt;keyword&gt;Sedentary&lt;/keyword&gt;&lt;keyword&gt;Time use&lt;/keyword&gt;&lt;/keywords&gt;&lt;dates&gt;&lt;year&gt;2015&lt;/year&gt;&lt;/dates&gt;&lt;work-type&gt;Article&lt;/work-type&gt;&lt;urls&gt;&lt;related-urls&gt;&lt;url&gt;https://www.scopus.com/inward/record.uri?eid=2-s2.0-84923614485&amp;amp;partnerID=40&amp;amp;md5=2839f59f1fe7ee47bfa90ad0bed4428f&lt;/url&gt;&lt;/related-urls&gt;&lt;/urls&gt;&lt;electronic-resource-num&gt;10.1016/j.jsams.2014.02.012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PA diary; unvalidat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8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Behavior Change Consortium Initiative – Rhode Island Trail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King et al., 200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King&lt;/Author&gt;&lt;Year&gt;2006&lt;/Year&gt;&lt;RecNum&gt;211&lt;/RecNum&gt;&lt;DisplayText&gt;[8]&lt;/DisplayText&gt;&lt;record&gt;&lt;rec-number&gt;211&lt;/rec-number&gt;&lt;foreign-keys&gt;&lt;key app="EN" db-id="rxw9z2a07adt98erw095wxagzwetpzr9ztae" timestamp="1474518218"&gt;211&lt;/key&gt;&lt;/foreign-keys&gt;&lt;ref-type name="Journal Article"&gt;17&lt;/ref-type&gt;&lt;contributors&gt;&lt;authors&gt;&lt;author&gt;King, A. C.&lt;/author&gt;&lt;author&gt;Toobert, D.&lt;/author&gt;&lt;author&gt;Ahn, D.&lt;/author&gt;&lt;author&gt;Resnicow, K.&lt;/author&gt;&lt;author&gt;Coday, M.&lt;/author&gt;&lt;author&gt;Riebe, D.&lt;/author&gt;&lt;author&gt;Garber, C. E.&lt;/author&gt;&lt;author&gt;Hurtz, S.&lt;/author&gt;&lt;author&gt;Morton, J.&lt;/author&gt;&lt;author&gt;Sallis, J. F.&lt;/author&gt;&lt;/authors&gt;&lt;/contributors&gt;&lt;titles&gt;&lt;title&gt;Perceived environments as physical activity correlates and moderators of intervention in five studies&lt;/title&gt;&lt;secondary-title&gt;American Journal of Health Promotion&lt;/secondary-title&gt;&lt;/titles&gt;&lt;periodical&gt;&lt;full-title&gt;American Journal of Health Promotion&lt;/full-title&gt;&lt;/periodical&gt;&lt;pages&gt;24-35&lt;/pages&gt;&lt;volume&gt;21&lt;/volume&gt;&lt;number&gt;1&lt;/number&gt;&lt;dates&gt;&lt;year&gt;2006&lt;/year&gt;&lt;pub-dates&gt;&lt;date&gt;Sep-Oct&lt;/date&gt;&lt;/pub-dates&gt;&lt;/dates&gt;&lt;isbn&gt;0890-1171&lt;/isbn&gt;&lt;accession-num&gt;WOS:000240449100006&lt;/accession-num&gt;&lt;urls&gt;&lt;related-urls&gt;&lt;url&gt;&amp;lt;Go to ISI&amp;gt;://WOS:000240449100006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lastRenderedPageBreak/>
              <w:t>9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>BEPAS Senior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br/>
              <w:t>Van Cauwenberg et al., 2016</w:t>
            </w: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>
                <w:fldData xml:space="preserve">PEVuZE5vdGU+PENpdGU+PEF1dGhvcj5WYW4gQ2F1d2VuYmVyZzwvQXV0aG9yPjxZZWFyPjIwMTY8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>
                <w:fldData xml:space="preserve">PEVuZE5vdGU+PENpdGU+PEF1dGhvcj5WYW4gQ2F1d2VuYmVyZzwvQXV0aG9yPjxZZWFyPjIwMTY8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  <w:lang w:val="nl-BE"/>
              </w:rPr>
              <w:t>[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>10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>BEPAS Senior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br/>
              <w:t>Van Holle et al., 2016</w:t>
            </w: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>
                <w:fldData xml:space="preserve">PEVuZE5vdGU+PENpdGU+PEF1dGhvcj5WYW4gSG9sbGU8L0F1dGhvcj48WWVhcj4yMDE2PC9ZZWFy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>
                <w:fldData xml:space="preserve">PEVuZE5vdGU+PENpdGU+PEF1dGhvcj5WYW4gSG9sbGU8L0F1dGhvcj48WWVhcj4yMDE2PC9ZZWFy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  <w:lang w:val="nl-BE"/>
              </w:rPr>
              <w:t>[1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British Regional Heart Study &amp; British Women’s Heart Health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Jefferis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Jefferis&lt;/Author&gt;&lt;Year&gt;2014&lt;/Year&gt;&lt;RecNum&gt;36&lt;/RecNum&gt;&lt;DisplayText&gt;[11]&lt;/DisplayText&gt;&lt;record&gt;&lt;rec-number&gt;36&lt;/rec-number&gt;&lt;foreign-keys&gt;&lt;key app="EN" db-id="rxw9z2a07adt98erw095wxagzwetpzr9ztae" timestamp="1443569408"&gt;36&lt;/key&gt;&lt;/foreign-keys&gt;&lt;ref-type name="Journal Article"&gt;17&lt;/ref-type&gt;&lt;contributors&gt;&lt;authors&gt;&lt;author&gt;Jefferis, B. J.&lt;/author&gt;&lt;author&gt;Sartini, C.&lt;/author&gt;&lt;author&gt;Lee, I. M.&lt;/author&gt;&lt;author&gt;Choi, M.&lt;/author&gt;&lt;author&gt;Amuzu, A.&lt;/author&gt;&lt;author&gt;Gutierrez, C.&lt;/author&gt;&lt;author&gt;Casas, J. P.&lt;/author&gt;&lt;author&gt;Ash, S.&lt;/author&gt;&lt;author&gt;Lennnon, L. T.&lt;/author&gt;&lt;author&gt;Wannamethee, S. G.&lt;/author&gt;&lt;author&gt;Whincup, P. H.&lt;/author&gt;&lt;/authors&gt;&lt;/contributors&gt;&lt;titles&gt;&lt;title&gt;Adherence to physical activity guidelines in older adults, using objectively measured physical activity in a population-based study&lt;/title&gt;&lt;secondary-title&gt;BMC Public Health&lt;/secondary-title&gt;&lt;/titles&gt;&lt;periodical&gt;&lt;full-title&gt;BMC Public Health&lt;/full-title&gt;&lt;/periodical&gt;&lt;volume&gt;14&lt;/volume&gt;&lt;number&gt;1&lt;/number&gt;&lt;dates&gt;&lt;year&gt;2014&lt;/year&gt;&lt;/dates&gt;&lt;urls&gt;&lt;related-urls&gt;&lt;url&gt;http://www.scopus.com/inward/record.url?eid=2-s2.0-84899636475&amp;amp;partnerID=40&amp;amp;md5=476dff555ab10c99e1cc9072edb6a31b&lt;/url&gt;&lt;/related-urls&gt;&lt;/urls&gt;&lt;custom7&gt;382&lt;/custom7&gt;&lt;electronic-resource-num&gt;10.1186/1471-2458-14-382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ducation missing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included region in model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anada’s General Social Survey Time Us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pinney &amp; Millward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pinney&lt;/Author&gt;&lt;Year&gt;2014&lt;/Year&gt;&lt;RecNum&gt;78&lt;/RecNum&gt;&lt;DisplayText&gt;[12]&lt;/DisplayText&gt;&lt;record&gt;&lt;rec-number&gt;78&lt;/rec-number&gt;&lt;foreign-keys&gt;&lt;key app="EN" db-id="rxw9z2a07adt98erw095wxagzwetpzr9ztae" timestamp="1443569412"&gt;78&lt;/key&gt;&lt;/foreign-keys&gt;&lt;ref-type name="Journal Article"&gt;17&lt;/ref-type&gt;&lt;contributors&gt;&lt;authors&gt;&lt;author&gt;Spinney, Jamie E. L.&lt;/author&gt;&lt;author&gt;Millward, Hugh&lt;/author&gt;&lt;/authors&gt;&lt;/contributors&gt;&lt;titles&gt;&lt;title&gt;Active Living Among Older Canadians: A Time-Use Perspective Over 3 Decades&lt;/title&gt;&lt;secondary-title&gt;Journal of Aging and Physical Activity&lt;/secondary-title&gt;&lt;/titles&gt;&lt;periodical&gt;&lt;full-title&gt;Journal of Aging and Physical Activity&lt;/full-title&gt;&lt;/periodical&gt;&lt;pages&gt;103-113&lt;/pages&gt;&lt;volume&gt;22&lt;/volume&gt;&lt;number&gt;1&lt;/number&gt;&lt;dates&gt;&lt;year&gt;2014&lt;/year&gt;&lt;pub-dates&gt;&lt;date&gt;Jan&lt;/date&gt;&lt;/pub-dates&gt;&lt;/dates&gt;&lt;isbn&gt;1063-8652&lt;/isbn&gt;&lt;accession-num&gt;WOS:000329896100011&lt;/accession-num&gt;&lt;urls&gt;&lt;related-urls&gt;&lt;url&gt;&amp;lt;Go to ISI&amp;gt;://WOS:000329896100011&lt;/url&gt;&lt;/related-urls&gt;&lt;/urls&gt;&lt;electronic-resource-num&gt;10.1123/japa:2012-0126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cross many variables, albeit %female: 65.8, 63.2, 60.2, 58.8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in main logistic regression analysi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CHS 2008/2009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Winters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XaW50ZXJzPC9BdXRob3I+PFllYXI+MjAxNTwvWWVhcj48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XaW50ZXJzPC9BdXRob3I+PFllYXI+MjAxNTwvWWVhcj48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↑% higher educat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HIS 2003 data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Li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MaTwvQXV0aG9yPjxZZWFyPjIwMTU8L1llYXI+PFJlY051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MaTwvQXV0aG9yPjxZZWFyPjIwMTU8L1llYXI+PFJlY051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Asians oversampl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observed overdispersion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 of moderation by ethnicity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xposure variables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33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ND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endes de Leon et al., 2009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endes de Leon&lt;/Author&gt;&lt;Year&gt;2009&lt;/Year&gt;&lt;RecNum&gt;201&lt;/RecNum&gt;&lt;DisplayText&gt;[15]&lt;/DisplayText&gt;&lt;record&gt;&lt;rec-number&gt;201&lt;/rec-number&gt;&lt;foreign-keys&gt;&lt;key app="EN" db-id="rxw9z2a07adt98erw095wxagzwetpzr9ztae" timestamp="1472176852"&gt;201&lt;/key&gt;&lt;/foreign-keys&gt;&lt;ref-type name="Journal Article"&gt;17&lt;/ref-type&gt;&lt;contributors&gt;&lt;authors&gt;&lt;author&gt;Mendes de Leon, C. F.&amp;#xD;Cagney, K. A.&lt;/author&gt;&lt;author&gt;Bienias, J. L.&lt;/author&gt;&lt;author&gt;Barnes, L. L.&lt;/author&gt;&lt;author&gt;Skarupski, K. A.&lt;/author&gt;&lt;author&gt;Scherr, P. A.&lt;/author&gt;&lt;author&gt;Evans, D. A.&lt;/author&gt;&lt;/authors&gt;&lt;/contributors&gt;&lt;titles&gt;&lt;title&gt;Neighborhood Social Cohesion and Disorder in Relation to Walking in Community-Dwelling Older Adults A Multilevel Analysis&lt;/title&gt;&lt;secondary-title&gt;Journal of Aging and Health&lt;/secondary-title&gt;&lt;/titles&gt;&lt;periodical&gt;&lt;full-title&gt;Journal of Aging and Health&lt;/full-title&gt;&lt;/periodical&gt;&lt;pages&gt;155-171&lt;/pages&gt;&lt;volume&gt;21&lt;/volume&gt;&lt;number&gt;1&lt;/number&gt;&lt;dates&gt;&lt;year&gt;2009&lt;/year&gt;&lt;pub-dates&gt;&lt;date&gt;Feb&lt;/date&gt;&lt;/pub-dates&gt;&lt;/dates&gt;&lt;isbn&gt;0898-2643&lt;/isbn&gt;&lt;accession-num&gt;WOS:000262814300007&lt;/accession-num&gt;&lt;urls&gt;&lt;related-urls&gt;&lt;url&gt;&amp;lt;Go to ISI&amp;gt;://WOS:000262814300007&lt;/url&gt;&lt;/related-urls&gt;&lt;/urls&gt;&lt;electronic-resource-num&gt;10.1177/0898264308328650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61% female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years in neighbourhoo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DIY Street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Thompson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Thompson&lt;/Author&gt;&lt;Year&gt;2012&lt;/Year&gt;&lt;RecNum&gt;79&lt;/RecNum&gt;&lt;DisplayText&gt;[16]&lt;/DisplayText&gt;&lt;record&gt;&lt;rec-number&gt;79&lt;/rec-number&gt;&lt;foreign-keys&gt;&lt;key app="EN" db-id="rxw9z2a07adt98erw095wxagzwetpzr9ztae" timestamp="1443569412"&gt;79&lt;/key&gt;&lt;/foreign-keys&gt;&lt;ref-type name="Journal Article"&gt;17&lt;/ref-type&gt;&lt;contributors&gt;&lt;authors&gt;&lt;author&gt;Thompson, C. W.&lt;/author&gt;&lt;author&gt;Curl, A.&lt;/author&gt;&lt;author&gt;Aspinall, P.&lt;/author&gt;&lt;author&gt;Alves, S.&lt;/author&gt;&lt;author&gt;Zuin, A.&lt;/author&gt;&lt;/authors&gt;&lt;/contributors&gt;&lt;titles&gt;&lt;title&gt;Do changes to the local street environment alter behaviour and quality of life of older adults? the &amp;apos;DIY Streets&amp;apos; intervention&lt;/title&gt;&lt;secondary-title&gt;British Journal of Sports Medicine&lt;/secondary-title&gt;&lt;/titles&gt;&lt;periodical&gt;&lt;full-title&gt;British Journal of Sports Medicine&lt;/full-title&gt;&lt;/periodical&gt;&lt;pages&gt;1059-1065&lt;/pages&gt;&lt;volume&gt;48&lt;/volume&gt;&lt;number&gt;13&lt;/number&gt;&lt;dates&gt;&lt;year&gt;2012&lt;/year&gt;&lt;/dates&gt;&lt;urls&gt;&lt;related-urls&gt;&lt;url&gt;http://www.scopus.com/inward/record.url?eid=2-s2.0-84902546852&amp;amp;partnerID=40&amp;amp;md5=31c64bbc0079059918dbe3d637665fc2&lt;/url&gt;&lt;/related-urls&gt;&lt;/urls&gt;&lt;electronic-resource-num&gt;10.1136/bjsports-2012-091718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Quasi-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xperiment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comparison street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large discrepancies across some demographics, e.g., ethnicity—2008: 24.5% vs. 11.1% not white British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initial tests were non-parametric, then same variables fitted to a regression model without mention of, e.g., transformation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missing b-values for multiple variables, no 95% CI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17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Easy Steps to Health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erom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NZXJvbTwvQXV0aG9yPjxZZWFyPjIwMTU8L1llYXI+PFJl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NZXJvbTwvQXV0aG9yPjxZZWFyPjIwMTU8L1llYXI+PFJl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73% female; inactive participants only -- &lt;120 min/wk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242C3D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</w:t>
            </w:r>
            <w:r w:rsidR="00C06129">
              <w:rPr>
                <w:rFonts w:ascii="Calibri" w:eastAsia="Calibri" w:hAnsi="Calibri" w:cs="Times New Roman"/>
                <w:sz w:val="16"/>
                <w:szCs w:val="16"/>
              </w:rPr>
              <w:t>8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EPOSA – Dutch trial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Timmermans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UaW1tZXJtYW5zPC9BdXRob3I+PFllYXI+MjAxNTwvWWVh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UaW1tZXJtYW5zPC9BdXRob3I+PFllYXI+MjAxNTwvWWVh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though urban (n=176; 71%) participants were oversampled vs. rural (n=53; 22%)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.6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19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Great Britain older adults 1 (name assigned)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Sugiyama &amp; Ward Thompson 2007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ugiyama&lt;/Author&gt;&lt;Year&gt;2007&lt;/Year&gt;&lt;RecNum&gt;204&lt;/RecNum&gt;&lt;DisplayText&gt;[19]&lt;/DisplayText&gt;&lt;record&gt;&lt;rec-number&gt;204&lt;/rec-number&gt;&lt;foreign-keys&gt;&lt;key app="EN" db-id="rxw9z2a07adt98erw095wxagzwetpzr9ztae" timestamp="1472438731"&gt;204&lt;/key&gt;&lt;/foreign-keys&gt;&lt;ref-type name="Journal Article"&gt;17&lt;/ref-type&gt;&lt;contributors&gt;&lt;authors&gt;&lt;author&gt;Sugiyama, T.&lt;/author&gt;&lt;author&gt;Thompson, C. W.&lt;/author&gt;&lt;/authors&gt;&lt;/contributors&gt;&lt;titles&gt;&lt;title&gt;Older people&amp;apos;s health, outdoor activity and supportiveness of neighbourhood environments&lt;/title&gt;&lt;secondary-title&gt;Landscape and Urban Planning&lt;/secondary-title&gt;&lt;/titles&gt;&lt;periodical&gt;&lt;full-title&gt;Landscape and Urban Planning&lt;/full-title&gt;&lt;/periodical&gt;&lt;pages&gt;168-175&lt;/pages&gt;&lt;volume&gt;83&lt;/volume&gt;&lt;number&gt;2-3&lt;/number&gt;&lt;dates&gt;&lt;year&gt;2007&lt;/year&gt;&lt;pub-dates&gt;&lt;date&gt;Nov&lt;/date&gt;&lt;/pub-dates&gt;&lt;/dates&gt;&lt;isbn&gt;0169-2046&lt;/isbn&gt;&lt;accession-num&gt;WOS:000251814200007&lt;/accession-num&gt;&lt;urls&gt;&lt;related-urls&gt;&lt;url&gt;&amp;lt;Go to ISI&amp;gt;://WOS:000251814200007&lt;/url&gt;&lt;/related-urls&gt;&lt;/urls&gt;&lt;electronic-resource-num&gt;10.1016/j.landurbplan.2007.04.002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(no data reported related to 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chi-square test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33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0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Great Britain older adults 1 (name assigned)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ugiyama et al., 2009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ugiyama&lt;/Author&gt;&lt;Year&gt;2009&lt;/Year&gt;&lt;RecNum&gt;205&lt;/RecNum&gt;&lt;DisplayText&gt;[20]&lt;/DisplayText&gt;&lt;record&gt;&lt;rec-number&gt;205&lt;/rec-number&gt;&lt;foreign-keys&gt;&lt;key app="EN" db-id="rxw9z2a07adt98erw095wxagzwetpzr9ztae" timestamp="1472439363"&gt;205&lt;/key&gt;&lt;/foreign-keys&gt;&lt;ref-type name="Journal Article"&gt;17&lt;/ref-type&gt;&lt;contributors&gt;&lt;authors&gt;&lt;author&gt;Sugiyama, T.&lt;/author&gt;&lt;author&gt;Thompson, C. W.&lt;/author&gt;&lt;author&gt;Alves, S.&lt;/author&gt;&lt;/authors&gt;&lt;/contributors&gt;&lt;titles&gt;&lt;title&gt;Associations Between Neighborhood Open Space Attributes and Quality of Life for Older People in Britain&lt;/title&gt;&lt;secondary-title&gt;Environment and Behavior&lt;/secondary-title&gt;&lt;/titles&gt;&lt;periodical&gt;&lt;full-title&gt;Environment and Behavior&lt;/full-title&gt;&lt;/periodical&gt;&lt;pages&gt;3-21&lt;/pages&gt;&lt;volume&gt;41&lt;/volume&gt;&lt;number&gt;1&lt;/number&gt;&lt;dates&gt;&lt;year&gt;2009&lt;/year&gt;&lt;pub-dates&gt;&lt;date&gt;Jan&lt;/date&gt;&lt;/pub-dates&gt;&lt;/dates&gt;&lt;isbn&gt;0013-9165&lt;/isbn&gt;&lt;accession-num&gt;WOS:000261407700001&lt;/accession-num&gt;&lt;urls&gt;&lt;related-urls&gt;&lt;url&gt;&amp;lt;Go to ISI&amp;gt;://WOS:000261407700001&lt;/url&gt;&lt;/related-urls&gt;&lt;/urls&gt;&lt;electronic-resource-num&gt;10.1177/0013916507311688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sex was not associated with outcome, hence exclusion from final model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ll environmental exposures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1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HAN Walking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atariano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atariano&lt;/Author&gt;&lt;Year&gt;2010&lt;/Year&gt;&lt;RecNum&gt;71&lt;/RecNum&gt;&lt;DisplayText&gt;[21]&lt;/DisplayText&gt;&lt;record&gt;&lt;rec-number&gt;71&lt;/rec-number&gt;&lt;foreign-keys&gt;&lt;key app="EN" db-id="rxw9z2a07adt98erw095wxagzwetpzr9ztae" timestamp="1443569411"&gt;71&lt;/key&gt;&lt;/foreign-keys&gt;&lt;ref-type name="Journal Article"&gt;17&lt;/ref-type&gt;&lt;contributors&gt;&lt;authors&gt;&lt;author&gt;Satariano, William A.&lt;/author&gt;&lt;author&gt;Ivey, Susan L.&lt;/author&gt;&lt;author&gt;Kurtovich, Elaine&lt;/author&gt;&lt;author&gt;Kealey, Melissa&lt;/author&gt;&lt;author&gt;Hubbard, Alan E.&lt;/author&gt;&lt;author&gt;Bayles, Constance M.&lt;/author&gt;&lt;author&gt;Bryant, Lucinda L.&lt;/author&gt;&lt;author&gt;Hunter, Rebecca H.&lt;/author&gt;&lt;author&gt;Prohaska, Thomas R.&lt;/author&gt;&lt;/authors&gt;&lt;/contributors&gt;&lt;titles&gt;&lt;title&gt;Lower-Body Function, Neighborhoods, and Walking in an Older Population&lt;/title&gt;&lt;secondary-title&gt;American Journal of Preventive Medicine&lt;/secondary-title&gt;&lt;/titles&gt;&lt;periodical&gt;&lt;full-title&gt;American Journal of Preventive Medicine&lt;/full-title&gt;&lt;/periodical&gt;&lt;pages&gt;419-428&lt;/pages&gt;&lt;volume&gt;38&lt;/volume&gt;&lt;number&gt;4&lt;/number&gt;&lt;dates&gt;&lt;year&gt;2010&lt;/year&gt;&lt;pub-dates&gt;&lt;date&gt;Apr&lt;/date&gt;&lt;/pub-dates&gt;&lt;/dates&gt;&lt;isbn&gt;0749-3797&lt;/isbn&gt;&lt;accession-num&gt;WOS:000276419500010&lt;/accession-num&gt;&lt;urls&gt;&lt;related-urls&gt;&lt;url&gt;&amp;lt;Go to ISI&amp;gt;://WOS:000276419500010&lt;/url&gt;&lt;/related-urls&gt;&lt;/urls&gt;&lt;electronic-resource-num&gt;10.1016/j.amepre.2009.12.031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lbeit 77% female; ↑% higher educat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study site included in model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many missing point estimates and associated CIs and p-value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justification for categorising exposure variables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2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Harvard Alumni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Lee et al., 2009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MZWU8L0F1dGhvcj48WWVhcj4yMDA5PC9ZZWFyPjxSZWNO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MZWU8L0F1dGhvcj48WWVhcj4yMDA5PC9ZZWFyPjxSZWNO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 &amp; longitudi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conveniently recruited, however, there was variability in urbanisation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.67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3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Health and Retirement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Latham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Latham&lt;/Author&gt;&lt;Year&gt;2015&lt;/Year&gt;&lt;RecNum&gt;229&lt;/RecNum&gt;&lt;DisplayText&gt;[23]&lt;/DisplayText&gt;&lt;record&gt;&lt;rec-number&gt;229&lt;/rec-number&gt;&lt;foreign-keys&gt;&lt;key app="EN" db-id="rxw9z2a07adt98erw095wxagzwetpzr9ztae" timestamp="1474520253"&gt;229&lt;/key&gt;&lt;/foreign-keys&gt;&lt;ref-type name="Journal Article"&gt;17&lt;/ref-type&gt;&lt;contributors&gt;&lt;authors&gt;&lt;author&gt;Latham, K.&lt;/author&gt;&lt;author&gt;Williams, M. M.&lt;/author&gt;&lt;/authors&gt;&lt;/contributors&gt;&lt;titles&gt;&lt;title&gt;Does Neighborhood Disorder Predict Recovery From Mobility Limitation? Findings From the Health and Retirement Study&lt;/title&gt;&lt;secondary-title&gt;Journal of Aging and Health&lt;/secondary-title&gt;&lt;/titles&gt;&lt;periodical&gt;&lt;full-title&gt;Journal of Aging and Health&lt;/full-title&gt;&lt;/periodical&gt;&lt;pages&gt;1415-1442&lt;/pages&gt;&lt;volume&gt;27&lt;/volume&gt;&lt;number&gt;8&lt;/number&gt;&lt;dates&gt;&lt;year&gt;2015&lt;/year&gt;&lt;pub-dates&gt;&lt;date&gt;Dec&lt;/date&gt;&lt;/pub-dates&gt;&lt;/dates&gt;&lt;isbn&gt;0898-2643&lt;/isbn&gt;&lt;accession-num&gt;WOS:000364370400006&lt;/accession-num&gt;&lt;urls&gt;&lt;related-urls&gt;&lt;url&gt;&amp;lt;Go to ISI&amp;gt;://WOS:000364370400006&lt;/url&gt;&lt;/related-urls&gt;&lt;/urls&gt;&lt;electronic-resource-num&gt;10.1177/0898264315584328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67% female; only those reporting mobility impairment includ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Health and Wellbeing Surveillance System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Nathan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Nathan&lt;/Author&gt;&lt;Year&gt;2012&lt;/Year&gt;&lt;RecNum&gt;59&lt;/RecNum&gt;&lt;DisplayText&gt;[24]&lt;/DisplayText&gt;&lt;record&gt;&lt;rec-number&gt;59&lt;/rec-number&gt;&lt;foreign-keys&gt;&lt;key app="EN" db-id="rxw9z2a07adt98erw095wxagzwetpzr9ztae" timestamp="1443569409"&gt;59&lt;/key&gt;&lt;/foreign-keys&gt;&lt;ref-type name="Journal Article"&gt;17&lt;/ref-type&gt;&lt;contributors&gt;&lt;authors&gt;&lt;author&gt;Nathan, A.&lt;/author&gt;&lt;author&gt;Pereira, G.&lt;/author&gt;&lt;author&gt;Foster, S.&lt;/author&gt;&lt;author&gt;Hooper, P.&lt;/author&gt;&lt;author&gt;Saarloos, D.&lt;/author&gt;&lt;author&gt;Giles-Corti, B.&lt;/author&gt;&lt;/authors&gt;&lt;/contributors&gt;&lt;auth-address&gt;Centre for the Built Environment and Health, School of Population Health, The University of Western Australia, Crawley, Australia. andrea.nathan@uwa.edu.au&lt;/auth-address&gt;&lt;titles&gt;&lt;title&gt;Access to commercial destinations within the neighbourhood and walking among Australian older adults&lt;/title&gt;&lt;secondary-title&gt;Int J Behav Nutr Phys Act&lt;/secondary-title&gt;&lt;/titles&gt;&lt;periodical&gt;&lt;full-title&gt;Int J Behav Nutr Phys Act&lt;/full-title&gt;&lt;/periodical&gt;&lt;pages&gt;133&lt;/pages&gt;&lt;volume&gt;9&lt;/volume&gt;&lt;edition&gt;2012/11/21&lt;/edition&gt;&lt;keywords&gt;&lt;keyword&gt;Aged&lt;/keyword&gt;&lt;keyword&gt;Aged, 80 and over&lt;/keyword&gt;&lt;keyword&gt;Australia&lt;/keyword&gt;&lt;keyword&gt;Commerce/ statistics &amp;amp; numerical data&lt;/keyword&gt;&lt;keyword&gt;Environment Design&lt;/keyword&gt;&lt;keyword&gt;Female&lt;/keyword&gt;&lt;keyword&gt;Health Surveys&lt;/keyword&gt;&lt;keyword&gt;Humans&lt;/keyword&gt;&lt;keyword&gt;Male&lt;/keyword&gt;&lt;keyword&gt;Residence Characteristics&lt;/keyword&gt;&lt;keyword&gt;Social Environment&lt;/keyword&gt;&lt;keyword&gt;Walking/ psychology/ statistics &amp;amp; numerical data&lt;/keyword&gt;&lt;/keywords&gt;&lt;dates&gt;&lt;year&gt;2012&lt;/year&gt;&lt;/dates&gt;&lt;isbn&gt;1479-5868 (Electronic)&amp;#xD;1479-5868 (Linking)&lt;/isbn&gt;&lt;accession-num&gt;23164357&lt;/accession-num&gt;&lt;urls&gt;&lt;/urls&gt;&lt;custom2&gt;PMC3538606&lt;/custom2&gt;&lt;electronic-resource-num&gt;10.1186/1479-5868-9-133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tabs>
                <w:tab w:val="center" w:pos="671"/>
              </w:tabs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ab/>
            </w:r>
          </w:p>
        </w:tc>
      </w:tr>
      <w:tr w:rsidR="00242C3D" w:rsidRPr="00AC174B" w:rsidTr="00242C3D">
        <w:tc>
          <w:tcPr>
            <w:tcW w:w="0" w:type="auto"/>
            <w:shd w:val="clear" w:color="auto" w:fill="auto"/>
          </w:tcPr>
          <w:p w:rsidR="00242C3D" w:rsidRPr="00065151" w:rsidRDefault="00C06129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5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Health and Wellbeing Surveillance System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Villanueva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Villanueva&lt;/Author&gt;&lt;Year&gt;2014&lt;/Year&gt;&lt;RecNum&gt;85&lt;/RecNum&gt;&lt;DisplayText&gt;[25]&lt;/DisplayText&gt;&lt;record&gt;&lt;rec-number&gt;85&lt;/rec-number&gt;&lt;foreign-keys&gt;&lt;key app="EN" db-id="rxw9z2a07adt98erw095wxagzwetpzr9ztae" timestamp="1443569413"&gt;85&lt;/key&gt;&lt;/foreign-keys&gt;&lt;ref-type name="Journal Article"&gt;17&lt;/ref-type&gt;&lt;contributors&gt;&lt;authors&gt;&lt;author&gt;Villanueva, Karen&lt;/author&gt;&lt;author&gt;Knuiman, Matthew&lt;/author&gt;&lt;author&gt;Nathan, Andrea&lt;/author&gt;&lt;author&gt;Giles-Corti, Billie&lt;/author&gt;&lt;author&gt;Christian, Hayley&lt;/author&gt;&lt;author&gt;Foster, Sarah&lt;/author&gt;&lt;author&gt;Bull, Fiona&lt;/author&gt;&lt;/authors&gt;&lt;/contributors&gt;&lt;titles&gt;&lt;title&gt;The impact of neighborhood walkability on walking: Does it differ across adult life stage and does neighborhood buffer size matter?&lt;/title&gt;&lt;secondary-title&gt;Health &amp;amp; Place&lt;/secondary-title&gt;&lt;/titles&gt;&lt;periodical&gt;&lt;full-title&gt;Health &amp;amp; Place&lt;/full-title&gt;&lt;/periodical&gt;&lt;pages&gt;43-46&lt;/pages&gt;&lt;volume&gt;25&lt;/volume&gt;&lt;dates&gt;&lt;year&gt;2014&lt;/year&gt;&lt;pub-dates&gt;&lt;date&gt;Jan&lt;/date&gt;&lt;/pub-dates&gt;&lt;/dates&gt;&lt;isbn&gt;1353-8292&lt;/isbn&gt;&lt;accession-num&gt;WOS:000329060400006&lt;/accession-num&gt;&lt;urls&gt;&lt;related-urls&gt;&lt;url&gt;&amp;lt;Go to ISI&amp;gt;://WOS:000329060400006&lt;/url&gt;&lt;/related-urls&gt;&lt;/urls&gt;&lt;electronic-resource-num&gt;10.1016/j.healthplace.2013.10.00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despite categorising walkability, the authors also reported the continuous variable)</w:t>
            </w:r>
          </w:p>
        </w:tc>
        <w:tc>
          <w:tcPr>
            <w:tcW w:w="0" w:type="auto"/>
            <w:shd w:val="clear" w:color="auto" w:fill="auto"/>
          </w:tcPr>
          <w:p w:rsidR="00242C3D" w:rsidRPr="00AC174B" w:rsidRDefault="00242C3D" w:rsidP="00701FF0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2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 xml:space="preserve">Hong Kong Elderly Study 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br/>
              <w:t>Cerin et al., 2013</w:t>
            </w: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 &lt;EndNote&gt;&lt;Cite&gt;&lt;Author&gt;Cerin&lt;/Author&gt;&lt;Year&gt;2013&lt;/Year&gt;&lt;RecNum&gt;9&lt;/RecNum&gt;&lt;DisplayText&gt;[26]&lt;/DisplayText&gt;&lt;record&gt;&lt;rec-number&gt;9&lt;/rec-number&gt;&lt;foreign-keys&gt;&lt;key app="EN" db-id="rxw9z2a07adt98erw095wxagzwetpzr9ztae" timestamp="1443569405"&gt;9&lt;/key&gt;&lt;/foreign-keys&gt;&lt;ref-type name="Journal Article"&gt;17&lt;/ref-type&gt;&lt;contributors&gt;&lt;authors&gt;&lt;author&gt;Cerin, Ester&lt;/author&gt;&lt;author&gt;Mellecker, Robin&lt;/author&gt;&lt;author&gt;Macfarlane, Duncan J.&lt;/author&gt;&lt;author&gt;Barnett, Anthony&lt;/author&gt;&lt;author&gt;Cheung, Man-chin&lt;/author&gt;&lt;author&gt;Sit, Cindy H. P.&lt;/author&gt;&lt;author&gt;Chan, Wai-man&lt;/author&gt;&lt;/authors&gt;&lt;/contributors&gt;&lt;titles&gt;&lt;title&gt;Socioeconomic Status, Neighborhood Characteristics, and Walking Within the Neighborhood Among Older Hong Kong Chinese&lt;/title&gt;&lt;secondary-title&gt;Journal of Aging &amp;amp; Health&lt;/secondary-title&gt;&lt;/titles&gt;&lt;periodical&gt;&lt;full-title&gt;Journal of Aging &amp;amp; Health&lt;/full-title&gt;&lt;/periodical&gt;&lt;pages&gt;1425-1444&lt;/pages&gt;&lt;volume&gt;25&lt;/volume&gt;&lt;number&gt;8&lt;/number&gt;&lt;dates&gt;&lt;year&gt;2013&lt;/year&gt;&lt;pub-dates&gt;&lt;date&gt;Dec&lt;/date&gt;&lt;/pub-dates&gt;&lt;/dates&gt;&lt;isbn&gt;0898-2643&lt;/isbn&gt;&lt;accession-num&gt;WOS:000329365300010&lt;/accession-num&gt;&lt;urls&gt;&lt;related-urls&gt;&lt;url&gt;&amp;lt;Go to ISI&amp;gt;://WOS:000329365300010&lt;/url&gt;&lt;/related-urls&gt;&lt;/urls&gt;&lt;electronic-resource-num&gt;10.1177/0898264313510034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  <w:lang w:val="nl-BE"/>
              </w:rPr>
              <w:t>[2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2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Kasama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Tsunoda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Tsunoda&lt;/Author&gt;&lt;Year&gt;2012&lt;/Year&gt;&lt;RecNum&gt;83&lt;/RecNum&gt;&lt;DisplayText&gt;[27]&lt;/DisplayText&gt;&lt;record&gt;&lt;rec-number&gt;83&lt;/rec-number&gt;&lt;foreign-keys&gt;&lt;key app="EN" db-id="rxw9z2a07adt98erw095wxagzwetpzr9ztae" timestamp="1443569412"&gt;83&lt;/key&gt;&lt;/foreign-keys&gt;&lt;ref-type name="Journal Article"&gt;17&lt;/ref-type&gt;&lt;contributors&gt;&lt;authors&gt;&lt;author&gt;Tsunoda, Kenji&lt;/author&gt;&lt;author&gt;Tsuji, Taishi&lt;/author&gt;&lt;author&gt;Kitano, Naruki&lt;/author&gt;&lt;author&gt;Mitsuishi, Yasuhiro&lt;/author&gt;&lt;author&gt;Yoon, Ji-Yeong&lt;/author&gt;&lt;author&gt;Yoon, Jieun&lt;/author&gt;&lt;author&gt;Okura, Tomohiro&lt;/author&gt;&lt;/authors&gt;&lt;/contributors&gt;&lt;titles&gt;&lt;title&gt;Associations of physical activity with neighborhood environments and transportation modes in older Japanese adults&lt;/title&gt;&lt;secondary-title&gt;Preventive Medicine&lt;/secondary-title&gt;&lt;/titles&gt;&lt;periodical&gt;&lt;full-title&gt;Preventive Medicine&lt;/full-title&gt;&lt;/periodical&gt;&lt;pages&gt;113-118&lt;/pages&gt;&lt;volume&gt;55&lt;/volume&gt;&lt;number&gt;2&lt;/number&gt;&lt;dates&gt;&lt;year&gt;2012&lt;/year&gt;&lt;pub-dates&gt;&lt;date&gt;Aug&lt;/date&gt;&lt;/pub-dates&gt;&lt;/dates&gt;&lt;isbn&gt;0091-7435&lt;/isbn&gt;&lt;accession-num&gt;WOS:000307088800006&lt;/accession-num&gt;&lt;urls&gt;&lt;related-urls&gt;&lt;url&gt;&amp;lt;Go to ISI&amp;gt;://WOS:000307088800006&lt;/url&gt;&lt;/related-urls&gt;&lt;/urls&gt;&lt;electronic-resource-num&gt;10.1016/j.ypmed.2012.05.013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xcluded those with difficulty walking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 moderators consider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ed all exposure variables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2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KNHANES 2007/2008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Yeom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Yeom&lt;/Author&gt;&lt;Year&gt;2011&lt;/Year&gt;&lt;RecNum&gt;89&lt;/RecNum&gt;&lt;DisplayText&gt;[28]&lt;/DisplayText&gt;&lt;record&gt;&lt;rec-number&gt;89&lt;/rec-number&gt;&lt;foreign-keys&gt;&lt;key app="EN" db-id="rxw9z2a07adt98erw095wxagzwetpzr9ztae" timestamp="1443569413"&gt;89&lt;/key&gt;&lt;/foreign-keys&gt;&lt;ref-type name="Journal Article"&gt;17&lt;/ref-type&gt;&lt;contributors&gt;&lt;authors&gt;&lt;author&gt;Yeom, H. A.&lt;/author&gt;&lt;author&gt;Jung, D.&lt;/author&gt;&lt;author&gt;Choi, M.&lt;/author&gt;&lt;/authors&gt;&lt;/contributors&gt;&lt;titles&gt;&lt;title&gt;Adherence to physical activity among older adults using a geographic information system: Korean national health and nutrition examinations survey IV&lt;/title&gt;&lt;secondary-title&gt;Asian Nursing Research&lt;/secondary-title&gt;&lt;/titles&gt;&lt;periodical&gt;&lt;full-title&gt;Asian Nursing Research&lt;/full-title&gt;&lt;/periodical&gt;&lt;pages&gt;118-127&lt;/pages&gt;&lt;volume&gt;5&lt;/volume&gt;&lt;number&gt;2&lt;/number&gt;&lt;dates&gt;&lt;year&gt;2011&lt;/year&gt;&lt;/dates&gt;&lt;urls&gt;&lt;related-urls&gt;&lt;url&gt;http://www.scopus.com/inward/record.url?eid=2-s2.0-79960276264&amp;amp;partnerID=40&amp;amp;md5=fcabc8e6b95026af36685df39dda39c8&lt;/url&gt;&lt;/related-urls&gt;&lt;/urls&gt;&lt;electronic-resource-num&gt;10.1016/S1976-1317(11)60020-0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2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L-FDI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orris et al., 2008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orris&lt;/Author&gt;&lt;Year&gt;2008&lt;/Year&gt;&lt;RecNum&gt;191&lt;/RecNum&gt;&lt;DisplayText&gt;[29]&lt;/DisplayText&gt;&lt;record&gt;&lt;rec-number&gt;191&lt;/rec-number&gt;&lt;foreign-keys&gt;&lt;key app="EN" db-id="rxw9z2a07adt98erw095wxagzwetpzr9ztae" timestamp="1472085438"&gt;191&lt;/key&gt;&lt;/foreign-keys&gt;&lt;ref-type name="Journal Article"&gt;17&lt;/ref-type&gt;&lt;contributors&gt;&lt;authors&gt;&lt;author&gt;Morris, K. S.&lt;/author&gt;&lt;author&gt;McAuley, E.&lt;/author&gt;&lt;author&gt;Motl, R. W.&lt;/author&gt;&lt;/authors&gt;&lt;/contributors&gt;&lt;auth-address&gt;Department of Kinesiology and Community Health, University of Illinois at Urbana-Champaign, Urbana, IL 61801, USA. ksmorri1@uiuc.edu&lt;/auth-address&gt;&lt;titles&gt;&lt;title&gt;Self-efficacy and environmental correlates of physical activity among older women and women with multiple sclerosis&lt;/title&gt;&lt;secondary-title&gt;Health Educ Res&lt;/secondary-title&gt;&lt;alt-title&gt;Health education research&lt;/alt-title&gt;&lt;/titles&gt;&lt;alt-periodical&gt;&lt;full-title&gt;Health Education Research&lt;/full-title&gt;&lt;/alt-periodical&gt;&lt;pages&gt;744-52&lt;/pages&gt;&lt;volume&gt;23&lt;/volume&gt;&lt;number&gt;4&lt;/number&gt;&lt;edition&gt;2007/10/27&lt;/edition&gt;&lt;keywords&gt;&lt;keyword&gt;Adult&lt;/keyword&gt;&lt;keyword&gt;Aged&lt;/keyword&gt;&lt;keyword&gt;Cross-Sectional Studies&lt;/keyword&gt;&lt;keyword&gt;*Environment Design&lt;/keyword&gt;&lt;keyword&gt;*Exercise&lt;/keyword&gt;&lt;keyword&gt;Female&lt;/keyword&gt;&lt;keyword&gt;Humans&lt;/keyword&gt;&lt;keyword&gt;Middle Aged&lt;/keyword&gt;&lt;keyword&gt;*Multiple Sclerosis&lt;/keyword&gt;&lt;keyword&gt;*Self Efficacy&lt;/keyword&gt;&lt;keyword&gt;United States&lt;/keyword&gt;&lt;/keywords&gt;&lt;dates&gt;&lt;year&gt;2008&lt;/year&gt;&lt;pub-dates&gt;&lt;date&gt;Aug&lt;/date&gt;&lt;/pub-dates&gt;&lt;/dates&gt;&lt;isbn&gt;0268-1153 (Print)&amp;#xD;0268-1153&lt;/isbn&gt;&lt;accession-num&gt;17962232&lt;/accession-num&gt;&lt;urls&gt;&lt;/urls&gt;&lt;custom2&gt;PMC2733801&lt;/custom2&gt;&lt;electronic-resource-num&gt;10.1093/her/cym067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2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L-FDI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Hall &amp; McAuley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Hall&lt;/Author&gt;&lt;Year&gt;2010&lt;/Year&gt;&lt;RecNum&gt;30&lt;/RecNum&gt;&lt;DisplayText&gt;[30]&lt;/DisplayText&gt;&lt;record&gt;&lt;rec-number&gt;30&lt;/rec-number&gt;&lt;foreign-keys&gt;&lt;key app="EN" db-id="rxw9z2a07adt98erw095wxagzwetpzr9ztae" timestamp="1443569407"&gt;30&lt;/key&gt;&lt;/foreign-keys&gt;&lt;ref-type name="Journal Article"&gt;17&lt;/ref-type&gt;&lt;contributors&gt;&lt;authors&gt;&lt;author&gt;Hall, Katherine S.&lt;/author&gt;&lt;author&gt;McAuley, Edward&lt;/author&gt;&lt;/authors&gt;&lt;/contributors&gt;&lt;titles&gt;&lt;title&gt;Individual, social environmental and physical environmental barriers to achieving 10 000 steps per day among older women&lt;/title&gt;&lt;secondary-title&gt;Health Education Research&lt;/secondary-title&gt;&lt;/titles&gt;&lt;periodical&gt;&lt;full-title&gt;Health Education Research&lt;/full-title&gt;&lt;/periodical&gt;&lt;pages&gt;478-488&lt;/pages&gt;&lt;volume&gt;25&lt;/volume&gt;&lt;number&gt;3&lt;/number&gt;&lt;dates&gt;&lt;year&gt;2010&lt;/year&gt;&lt;pub-dates&gt;&lt;date&gt;Jun&lt;/date&gt;&lt;/pub-dates&gt;&lt;/dates&gt;&lt;isbn&gt;0268-1153&lt;/isbn&gt;&lt;accession-num&gt;WOS:000278817500011&lt;/accession-num&gt;&lt;urls&gt;&lt;related-urls&gt;&lt;url&gt;&amp;lt;Go to ISI&amp;gt;://WOS:000278817500011&lt;/url&gt;&lt;/related-urls&gt;&lt;/urls&gt;&lt;electronic-resource-num&gt;10.1093/her/cyq019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Malaysian National Health and Morbidity Survey III 2006 data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Kaur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Kaur&lt;/Author&gt;&lt;Year&gt;2015&lt;/Year&gt;&lt;RecNum&gt;39&lt;/RecNum&gt;&lt;DisplayText&gt;[31]&lt;/DisplayText&gt;&lt;record&gt;&lt;rec-number&gt;39&lt;/rec-number&gt;&lt;foreign-keys&gt;&lt;key app="EN" db-id="rxw9z2a07adt98erw095wxagzwetpzr9ztae" timestamp="1443569408"&gt;39&lt;/key&gt;&lt;/foreign-keys&gt;&lt;ref-type name="Journal Article"&gt;17&lt;/ref-type&gt;&lt;contributors&gt;&lt;authors&gt;&lt;author&gt;Kaur, Jasvindar&lt;/author&gt;&lt;author&gt;Kaur, Gurpreet&lt;/author&gt;&lt;author&gt;Ho, Bee Kiau&lt;/author&gt;&lt;author&gt;Yao, Weng Keong&lt;/author&gt;&lt;author&gt;Salleh, Mohmad&lt;/author&gt;&lt;author&gt;Lim, Kuang Hock&lt;/author&gt;&lt;/authors&gt;&lt;/contributors&gt;&lt;titles&gt;&lt;title&gt;Predictors of Physical Inactivity Among Elderly Malaysians: Recommendations for Policy Planning&lt;/title&gt;&lt;secondary-title&gt;Asia-Pacific Journal of Public Health&lt;/secondary-title&gt;&lt;/titles&gt;&lt;periodical&gt;&lt;full-title&gt;Asia-Pacific Journal of Public Health&lt;/full-title&gt;&lt;/periodical&gt;&lt;pages&gt;314-322&lt;/pages&gt;&lt;volume&gt;27&lt;/volume&gt;&lt;number&gt;3&lt;/number&gt;&lt;dates&gt;&lt;year&gt;2015&lt;/year&gt;&lt;pub-dates&gt;&lt;date&gt;Apr&lt;/date&gt;&lt;/pub-dates&gt;&lt;/dates&gt;&lt;isbn&gt;1010-5395&lt;/isbn&gt;&lt;accession-num&gt;WOS:000353460300008&lt;/accession-num&gt;&lt;urls&gt;&lt;related-urls&gt;&lt;url&gt;&amp;lt;Go to ISI&amp;gt;://WOS:000353460300008&lt;/url&gt;&lt;/related-urls&gt;&lt;/urls&gt;&lt;electronic-resource-num&gt;10.1177/101053951351725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Melbourne older adults study 1 (name assigned)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Bird et al., 2009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Bird&lt;/Author&gt;&lt;Year&gt;2009&lt;/Year&gt;&lt;RecNum&gt;207&lt;/RecNum&gt;&lt;DisplayText&gt;[32]&lt;/DisplayText&gt;&lt;record&gt;&lt;rec-number&gt;207&lt;/rec-number&gt;&lt;foreign-keys&gt;&lt;key app="EN" db-id="rxw9z2a07adt98erw095wxagzwetpzr9ztae" timestamp="1474517890"&gt;207&lt;/key&gt;&lt;/foreign-keys&gt;&lt;ref-type name="Journal Article"&gt;17&lt;/ref-type&gt;&lt;contributors&gt;&lt;authors&gt;&lt;author&gt;Bird, S.&lt;/author&gt;&lt;author&gt;Radermacher, H.&lt;/author&gt;&lt;author&gt;Feldman, S.&lt;/author&gt;&lt;author&gt;Sims, J.&lt;/author&gt;&lt;author&gt;Kurowski, W.&lt;/author&gt;&lt;author&gt;Browning, C.&lt;/author&gt;&lt;author&gt;Thomas, S.&lt;/author&gt;&lt;/authors&gt;&lt;/contributors&gt;&lt;titles&gt;&lt;title&gt;Factors influencing the physical activity levels of older people from culturally-diverse communities: an Australian experience&lt;/title&gt;&lt;secondary-title&gt;Ageing &amp;amp; Society&lt;/secondary-title&gt;&lt;/titles&gt;&lt;periodical&gt;&lt;full-title&gt;Ageing &amp;amp; Society&lt;/full-title&gt;&lt;/periodical&gt;&lt;pages&gt;1275-1294&lt;/pages&gt;&lt;volume&gt;29&lt;/volume&gt;&lt;dates&gt;&lt;year&gt;2009&lt;/year&gt;&lt;pub-dates&gt;&lt;date&gt;Nov&lt;/date&gt;&lt;/pub-dates&gt;&lt;/dates&gt;&lt;isbn&gt;0144-686X&lt;/isbn&gt;&lt;accession-num&gt;WOS:000271666900007&lt;/accession-num&gt;&lt;urls&gt;&lt;related-urls&gt;&lt;url&gt;&amp;lt;Go to ISI&amp;gt;://WOS:000271666900007&lt;/url&gt;&lt;/related-urls&gt;&lt;/urls&gt;&lt;electronic-resource-num&gt;10.1017/s0144686x0900861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Melbourne older adults study 1 (name assigned)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Bird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Bird&lt;/Author&gt;&lt;Year&gt;2010&lt;/Year&gt;&lt;RecNum&gt;208&lt;/RecNum&gt;&lt;DisplayText&gt;[33]&lt;/DisplayText&gt;&lt;record&gt;&lt;rec-number&gt;208&lt;/rec-number&gt;&lt;foreign-keys&gt;&lt;key app="EN" db-id="rxw9z2a07adt98erw095wxagzwetpzr9ztae" timestamp="1474517989"&gt;208&lt;/key&gt;&lt;/foreign-keys&gt;&lt;ref-type name="Journal Article"&gt;17&lt;/ref-type&gt;&lt;contributors&gt;&lt;authors&gt;&lt;author&gt;Bird, S. R.&lt;/author&gt;&lt;author&gt;Radermacher, H.&lt;/author&gt;&lt;author&gt;Sims, J.&lt;/author&gt;&lt;author&gt;Feldman, S.&lt;/author&gt;&lt;author&gt;Browning, C.&lt;/author&gt;&lt;author&gt;Thomas, S.&lt;/author&gt;&lt;/authors&gt;&lt;/contributors&gt;&lt;titles&gt;&lt;title&gt;Factors affecting walking activity of older people from culturally diverse groups: An Australian experience&lt;/title&gt;&lt;secondary-title&gt;Journal of Science and Medicine in Sport&lt;/secondary-title&gt;&lt;/titles&gt;&lt;periodical&gt;&lt;full-title&gt;Journal of Science and Medicine in Sport&lt;/full-title&gt;&lt;/periodical&gt;&lt;pages&gt;417-423&lt;/pages&gt;&lt;volume&gt;13&lt;/volume&gt;&lt;number&gt;4&lt;/number&gt;&lt;dates&gt;&lt;year&gt;2010&lt;/year&gt;&lt;pub-dates&gt;&lt;date&gt;Jul&lt;/date&gt;&lt;/pub-dates&gt;&lt;/dates&gt;&lt;isbn&gt;1440-2440&lt;/isbn&gt;&lt;accession-num&gt;WOS:000279737100009&lt;/accession-num&gt;&lt;urls&gt;&lt;related-urls&gt;&lt;url&gt;&amp;lt;Go to ISI&amp;gt;://WOS:000279737100009&lt;/url&gt;&lt;/related-urls&gt;&lt;/urls&gt;&lt;electronic-resource-num&gt;10.1016/j.jsams.2009.07.002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translated vers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MOBILIZE Boston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Procter-Gray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Procter-Gray&lt;/Author&gt;&lt;Year&gt;2015&lt;/Year&gt;&lt;RecNum&gt;183&lt;/RecNum&gt;&lt;DisplayText&gt;[34]&lt;/DisplayText&gt;&lt;record&gt;&lt;rec-number&gt;183&lt;/rec-number&gt;&lt;foreign-keys&gt;&lt;key app="EN" db-id="rxw9z2a07adt98erw095wxagzwetpzr9ztae" timestamp="1468552921"&gt;183&lt;/key&gt;&lt;/foreign-keys&gt;&lt;ref-type name="Journal Article"&gt;17&lt;/ref-type&gt;&lt;contributors&gt;&lt;authors&gt;&lt;author&gt;Procter-Gray, E.&lt;/author&gt;&lt;author&gt;Leveille, S. G.&lt;/author&gt;&lt;author&gt;Hannan, M. T.&lt;/author&gt;&lt;author&gt;Cheng, J.&lt;/author&gt;&lt;author&gt;Kane, K.&lt;/author&gt;&lt;author&gt;Li, W.&lt;/author&gt;&lt;/authors&gt;&lt;/contributors&gt;&lt;auth-address&gt;Health Statistics and Geography Lab, Division of Preventive and Behavioral Medicine, University of Massachusetts Medical School, 55 Lake Avenue North, Worcester, MA 01655, USA.&amp;#xD;College of Nursing and Health Sciences, University of Massachusetts Boston, 100 Morrissey Boulevard, Boston, MA 02125-3393, USA.&amp;#xD;Institute for Aging Research, Hebrew SeniorLife/Harvard Medical School and Beth Israel Deaconess Medical Center, 1200 Centre Street, Boston, MA 02131-1097, USA.&lt;/auth-address&gt;&lt;titles&gt;&lt;title&gt;Variations in Community Prevalence and Determinants of Recreational and Utilitarian Walking in Older Age&lt;/title&gt;&lt;secondary-title&gt;J Aging Res&lt;/secondary-title&gt;&lt;alt-title&gt;Journal of aging research&lt;/alt-title&gt;&lt;/titles&gt;&lt;periodical&gt;&lt;full-title&gt;J Aging Res&lt;/full-title&gt;&lt;abbr-1&gt;Journal of aging research&lt;/abbr-1&gt;&lt;/periodical&gt;&lt;alt-periodical&gt;&lt;full-title&gt;J Aging Res&lt;/full-title&gt;&lt;abbr-1&gt;Journal of aging research&lt;/abbr-1&gt;&lt;/alt-periodical&gt;&lt;pages&gt;382703&lt;/pages&gt;&lt;volume&gt;2015&lt;/volume&gt;&lt;edition&gt;2015/09/05&lt;/edition&gt;&lt;dates&gt;&lt;year&gt;2015&lt;/year&gt;&lt;/dates&gt;&lt;isbn&gt;2090-2204 (Print)&amp;#xD;2090-2204&lt;/isbn&gt;&lt;accession-num&gt;26339507&lt;/accession-num&gt;&lt;urls&gt;&lt;/urls&gt;&lt;custom2&gt;PMC4539071&lt;/custom2&gt;&lt;electronic-resource-num&gt;10.1155/2015/382703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eighbourhoods and Physical Activity in Elderly Men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ichael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ichael&lt;/Author&gt;&lt;Year&gt;2010&lt;/Year&gt;&lt;RecNum&gt;202&lt;/RecNum&gt;&lt;DisplayText&gt;[35]&lt;/DisplayText&gt;&lt;record&gt;&lt;rec-number&gt;202&lt;/rec-number&gt;&lt;foreign-keys&gt;&lt;key app="EN" db-id="rxw9z2a07adt98erw095wxagzwetpzr9ztae" timestamp="1472181608"&gt;202&lt;/key&gt;&lt;/foreign-keys&gt;&lt;ref-type name="Journal Article"&gt;17&lt;/ref-type&gt;&lt;contributors&gt;&lt;authors&gt;&lt;author&gt;Michael, Y. L.&lt;/author&gt;&lt;author&gt;Perdue, L. A.&lt;/author&gt;&lt;author&gt;Orwoll, E. S.&lt;/author&gt;&lt;author&gt;Stefanick, M. L.&lt;/author&gt;&lt;author&gt;Marshall, L. M.&lt;/author&gt;&lt;/authors&gt;&lt;/contributors&gt;&lt;titles&gt;&lt;title&gt;Physical Activity Resources and Changes in Walking in a Cohort of Older Men&lt;/title&gt;&lt;secondary-title&gt;American Journal of Public Health&lt;/secondary-title&gt;&lt;/titles&gt;&lt;periodical&gt;&lt;full-title&gt;American Journal of Public Health&lt;/full-title&gt;&lt;/periodical&gt;&lt;pages&gt;654-660&lt;/pages&gt;&lt;volume&gt;100&lt;/volume&gt;&lt;number&gt;4&lt;/number&gt;&lt;dates&gt;&lt;year&gt;2010&lt;/year&gt;&lt;pub-dates&gt;&lt;date&gt;Apr&lt;/date&gt;&lt;/pub-dates&gt;&lt;/dates&gt;&lt;isbn&gt;0090-0036&lt;/isbn&gt;&lt;accession-num&gt;WOS:000275937200017&lt;/accession-num&gt;&lt;urls&gt;&lt;related-urls&gt;&lt;url&gt;&amp;lt;Go to ISI&amp;gt;://WOS:000275937200017&lt;/url&gt;&lt;/related-urls&gt;&lt;/urls&gt;&lt;electronic-resource-num&gt;10.2105/ajph.2009.172031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ongitudi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many missing values related to RR and 95% CI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nvironmental exposures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etherlands Housing Survey (WoON) data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Jongeneel-Grimen et al.,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Jongeneel-Grimen&lt;/Author&gt;&lt;Year&gt;2013&lt;/Year&gt;&lt;RecNum&gt;37&lt;/RecNum&gt;&lt;DisplayText&gt;[36]&lt;/DisplayText&gt;&lt;record&gt;&lt;rec-number&gt;37&lt;/rec-number&gt;&lt;foreign-keys&gt;&lt;key app="EN" db-id="rxw9z2a07adt98erw095wxagzwetpzr9ztae" timestamp="1443569408"&gt;37&lt;/key&gt;&lt;/foreign-keys&gt;&lt;ref-type name="Journal Article"&gt;17&lt;/ref-type&gt;&lt;contributors&gt;&lt;authors&gt;&lt;author&gt;Jongeneel-Grimen, Birthe&lt;/author&gt;&lt;author&gt;Busschers, Wim&lt;/author&gt;&lt;author&gt;Droomers, Mariel&lt;/author&gt;&lt;author&gt;van Oers, Hans A. M.&lt;/author&gt;&lt;author&gt;Stronks, Karien&lt;/author&gt;&lt;author&gt;Kunst, Anton E.&lt;/author&gt;&lt;/authors&gt;&lt;/contributors&gt;&lt;titles&gt;&lt;title&gt;Change in Neighborhood Traffic Safety: Does It Matter in Terms of Physical Activity?&lt;/title&gt;&lt;secondary-title&gt;Plos One&lt;/secondary-title&gt;&lt;/titles&gt;&lt;periodical&gt;&lt;full-title&gt;PLoS One&lt;/full-title&gt;&lt;/periodical&gt;&lt;volume&gt;8&lt;/volume&gt;&lt;number&gt;5&lt;/number&gt;&lt;dates&gt;&lt;year&gt;2013&lt;/year&gt;&lt;pub-dates&gt;&lt;date&gt;May 2&lt;/date&gt;&lt;/pub-dates&gt;&lt;/dates&gt;&lt;isbn&gt;1932-6203&lt;/isbn&gt;&lt;accession-num&gt;WOS:000321200500028&lt;/accession-num&gt;&lt;urls&gt;&lt;related-urls&gt;&lt;url&gt;&amp;lt;Go to ISI&amp;gt;://WOS:000321200500028&lt;/url&gt;&lt;/related-urls&gt;&lt;/urls&gt;&lt;custom7&gt;e62525&lt;/custom7&gt;&lt;electronic-resource-num&gt;10.1371/journal.pone.006252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ion in older adult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etherlands Housing Survey (WoON) data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Jongeneel-Grimen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Jongeneel-Grimen&lt;/Author&gt;&lt;Year&gt;2014&lt;/Year&gt;&lt;RecNum&gt;38&lt;/RecNum&gt;&lt;DisplayText&gt;[37]&lt;/DisplayText&gt;&lt;record&gt;&lt;rec-number&gt;38&lt;/rec-number&gt;&lt;foreign-keys&gt;&lt;key app="EN" db-id="rxw9z2a07adt98erw095wxagzwetpzr9ztae" timestamp="1443569408"&gt;38&lt;/key&gt;&lt;/foreign-keys&gt;&lt;ref-type name="Journal Article"&gt;17&lt;/ref-type&gt;&lt;contributors&gt;&lt;authors&gt;&lt;author&gt;Jongeneel-Grimen, Birthe&lt;/author&gt;&lt;author&gt;Droomers, Mariel&lt;/author&gt;&lt;author&gt;van Oers, Hansa M.&lt;/author&gt;&lt;author&gt;Stronks, Karien&lt;/author&gt;&lt;author&gt;Kunst, Anton E.&lt;/author&gt;&lt;/authors&gt;&lt;/contributors&gt;&lt;titles&gt;&lt;title&gt;The relationship between physical activity and the living environment: A multi-level analyses focusing on changes over time in environmental factors&lt;/title&gt;&lt;secondary-title&gt;Health &amp;amp; Place&lt;/secondary-title&gt;&lt;/titles&gt;&lt;periodical&gt;&lt;full-title&gt;Health &amp;amp; Place&lt;/full-title&gt;&lt;/periodical&gt;&lt;pages&gt;149-160&lt;/pages&gt;&lt;volume&gt;26&lt;/volume&gt;&lt;dates&gt;&lt;year&gt;2014&lt;/year&gt;&lt;pub-dates&gt;&lt;date&gt;Mar&lt;/date&gt;&lt;/pub-dates&gt;&lt;/dates&gt;&lt;isbn&gt;1353-8292&lt;/isbn&gt;&lt;accession-num&gt;WOS:000331721700020&lt;/accession-num&gt;&lt;urls&gt;&lt;related-urls&gt;&lt;url&gt;&amp;lt;Go to ISI&amp;gt;://WOS:000331721700020&lt;/url&gt;&lt;/related-urls&gt;&lt;/urls&gt;&lt;electronic-resource-num&gt;10.1016/j.healthplace.2013.12.003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ion in older adult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3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 xml:space="preserve">Aird et al., 2015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Aird&lt;/Author&gt;&lt;Year&gt;2015&lt;/Year&gt;&lt;RecNum&gt;173&lt;/RecNum&gt;&lt;DisplayText&gt;[38]&lt;/DisplayText&gt;&lt;record&gt;&lt;rec-number&gt;173&lt;/rec-number&gt;&lt;foreign-keys&gt;&lt;key app="EN" db-id="rxw9z2a07adt98erw095wxagzwetpzr9ztae" timestamp="1468552919"&gt;173&lt;/key&gt;&lt;/foreign-keys&gt;&lt;ref-type name="Journal Article"&gt;17&lt;/ref-type&gt;&lt;contributors&gt;&lt;authors&gt;&lt;author&gt;Aird, R. L.&lt;/author&gt;&lt;author&gt;Buys, L.&lt;/author&gt;&lt;/authors&gt;&lt;/contributors&gt;&lt;auth-address&gt;School of Design, Queensland University of Technology, Brisbane, QLD 4001, Australia.&lt;/auth-address&gt;&lt;titles&gt;&lt;title&gt;Active Aging: Exploration into Self-Ratings of &amp;quot;Being Active,&amp;quot; Out-of-Home Physical Activity, and Participation among Older Australian Adults Living in Four Different Settings&lt;/title&gt;&lt;secondary-title&gt;J Aging Res&lt;/secondary-title&gt;&lt;alt-title&gt;Journal of aging research&lt;/alt-title&gt;&lt;/titles&gt;&lt;periodical&gt;&lt;full-title&gt;J Aging Res&lt;/full-title&gt;&lt;abbr-1&gt;Journal of aging research&lt;/abbr-1&gt;&lt;/periodical&gt;&lt;alt-periodical&gt;&lt;full-title&gt;J Aging Res&lt;/full-title&gt;&lt;abbr-1&gt;Journal of aging research&lt;/abbr-1&gt;&lt;/alt-periodical&gt;&lt;pages&gt;501823&lt;/pages&gt;&lt;volume&gt;2015&lt;/volume&gt;&lt;edition&gt;2015/09/09&lt;/edition&gt;&lt;dates&gt;&lt;year&gt;2015&lt;/year&gt;&lt;/dates&gt;&lt;isbn&gt;2090-2204 (Print)&amp;#xD;2090-2204&lt;/isbn&gt;&lt;accession-num&gt;26346381&lt;/accession-num&gt;&lt;urls&gt;&lt;/urls&gt;&lt;custom2&gt;PMC4541011&lt;/custom2&gt;&lt;electronic-resource-num&gt;10.1155/2015/501823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sym w:font="Wingdings" w:char="F0E1"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 income in some; ↓income in other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mention of assessing normality; likely skewed based on mean and range repor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3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rnadottir et al., 2009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Arnadottir&lt;/Author&gt;&lt;Year&gt;2009&lt;/Year&gt;&lt;RecNum&gt;186&lt;/RecNum&gt;&lt;DisplayText&gt;[39]&lt;/DisplayText&gt;&lt;record&gt;&lt;rec-number&gt;186&lt;/rec-number&gt;&lt;foreign-keys&gt;&lt;key app="EN" db-id="rxw9z2a07adt98erw095wxagzwetpzr9ztae" timestamp="1471999657"&gt;186&lt;/key&gt;&lt;/foreign-keys&gt;&lt;ref-type name="Journal Article"&gt;17&lt;/ref-type&gt;&lt;contributors&gt;&lt;authors&gt;&lt;author&gt;Arnadottir, S. A.&lt;/author&gt;&lt;author&gt;Gunnarsdottir, E. D.&lt;/author&gt;&lt;author&gt;Lundin-Olsson, L.&lt;/author&gt;&lt;/authors&gt;&lt;/contributors&gt;&lt;titles&gt;&lt;title&gt;Are rural older Icelanders less physically active than those living in urban areas? A population-based study&lt;/title&gt;&lt;secondary-title&gt;Scandinavian Journal of Public Health&lt;/secondary-title&gt;&lt;/titles&gt;&lt;periodical&gt;&lt;full-title&gt;Scandinavian Journal of Public Health&lt;/full-title&gt;&lt;/periodical&gt;&lt;pages&gt;409-417&lt;/pages&gt;&lt;volume&gt;37&lt;/volume&gt;&lt;number&gt;4&lt;/number&gt;&lt;dates&gt;&lt;year&gt;2009&lt;/year&gt;&lt;pub-dates&gt;&lt;date&gt;Jun&lt;/date&gt;&lt;/pub-dates&gt;&lt;/dates&gt;&lt;isbn&gt;1403-4948&lt;/isbn&gt;&lt;accession-num&gt;WOS:000267557900011&lt;/accession-num&gt;&lt;urls&gt;&lt;related-urls&gt;&lt;url&gt;&amp;lt;Go to ISI&amp;gt;://WOS:000267557900011&lt;/url&gt;&lt;/related-urls&gt;&lt;/urls&gt;&lt;electronic-resource-num&gt;10.1177/1403494809102776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3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Asawachaisuwikrom 200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Asawachaisuwikrom&lt;/Author&gt;&lt;Year&gt;2001&lt;/Year&gt;&lt;RecNum&gt;206&lt;/RecNum&gt;&lt;DisplayText&gt;[40]&lt;/DisplayText&gt;&lt;record&gt;&lt;rec-number&gt;206&lt;/rec-number&gt;&lt;foreign-keys&gt;&lt;key app="EN" db-id="rxw9z2a07adt98erw095wxagzwetpzr9ztae" timestamp="1474517798"&gt;206&lt;/key&gt;&lt;/foreign-keys&gt;&lt;ref-type name="Thesis"&gt;32&lt;/ref-type&gt;&lt;contributors&gt;&lt;authors&gt;&lt;author&gt;Asawachaisuwikrom, Wannipa &lt;/author&gt;&lt;/authors&gt;&lt;tertiary-authors&gt;&lt;author&gt;Shirley Laffrey&lt;/author&gt;&lt;/tertiary-authors&gt;&lt;/contributors&gt;&lt;titles&gt;&lt;title&gt;Predictors of physical activity among older Thai adults&lt;/title&gt;&lt;secondary-title&gt;Faculty of the Graduate School&lt;/secondary-title&gt;&lt;/titles&gt;&lt;volume&gt;Doctor of Philosophy&lt;/volume&gt;&lt;dates&gt;&lt;year&gt;2001&lt;/year&gt;&lt;/dates&gt;&lt;pub-location&gt;Texas, United States of America&lt;/pub-location&gt;&lt;publisher&gt;University of Texas, at Austin&lt;/publisher&gt;&lt;work-type&gt;Doctoral&lt;/work-type&gt;&lt;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↓ education – elementary school completion compulsory until 1978 (Smalley, 1994)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adjustment for village cluster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Baceviciene &amp; Alisauskas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Baceviciene&lt;/Author&gt;&lt;Year&gt;2013&lt;/Year&gt;&lt;RecNum&gt;215&lt;/RecNum&gt;&lt;DisplayText&gt;[41]&lt;/DisplayText&gt;&lt;record&gt;&lt;rec-number&gt;215&lt;/rec-number&gt;&lt;foreign-keys&gt;&lt;key app="EN" db-id="rxw9z2a07adt98erw095wxagzwetpzr9ztae" timestamp="1474518459"&gt;215&lt;/key&gt;&lt;/foreign-keys&gt;&lt;ref-type name="Journal Article"&gt;17&lt;/ref-type&gt;&lt;contributors&gt;&lt;authors&gt;&lt;author&gt;Baceviciene, M.&lt;/author&gt;&lt;author&gt;Alisauskas, J.&lt;/author&gt;&lt;/authors&gt;&lt;/contributors&gt;&lt;titles&gt;&lt;title&gt;Perceived constraints on exercise in the group of the elderly: a pilot study&lt;/title&gt;&lt;secondary-title&gt;Central European Journal of Medicine&lt;/secondary-title&gt;&lt;/titles&gt;&lt;periodical&gt;&lt;full-title&gt;Central European Journal of Medicine&lt;/full-title&gt;&lt;/periodical&gt;&lt;pages&gt;689-695&lt;/pages&gt;&lt;volume&gt;8&lt;/volume&gt;&lt;number&gt;5&lt;/number&gt;&lt;dates&gt;&lt;year&gt;2013&lt;/year&gt;&lt;pub-dates&gt;&lt;date&gt;Oct&lt;/date&gt;&lt;/pub-dates&gt;&lt;/dates&gt;&lt;isbn&gt;1895-1058&lt;/isbn&gt;&lt;accession-num&gt;WOS:000324555900028&lt;/accession-num&gt;&lt;urls&gt;&lt;related-urls&gt;&lt;url&gt;&amp;lt;Go to ISI&amp;gt;://WOS:000324555900028&lt;/url&gt;&lt;/related-urls&gt;&lt;/urls&gt;&lt;electronic-resource-num&gt;10.2478/s11536-013-0184-3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61% female; 39% university-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Bocker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Böcker&lt;/Author&gt;&lt;Year&gt;2016&lt;/Year&gt;&lt;RecNum&gt;175&lt;/RecNum&gt;&lt;DisplayText&gt;[42]&lt;/DisplayText&gt;&lt;record&gt;&lt;rec-number&gt;175&lt;/rec-number&gt;&lt;foreign-keys&gt;&lt;key app="EN" db-id="rxw9z2a07adt98erw095wxagzwetpzr9ztae" timestamp="1468552919"&gt;175&lt;/key&gt;&lt;/foreign-keys&gt;&lt;ref-type name="Journal Article"&gt;17&lt;/ref-type&gt;&lt;contributors&gt;&lt;authors&gt;&lt;author&gt;Böcker, L.&lt;/author&gt;&lt;author&gt;van Amen, P.&lt;/author&gt;&lt;author&gt;Helbich, M.&lt;/author&gt;&lt;/authors&gt;&lt;/contributors&gt;&lt;auth-address&gt;Department of Sociology and Human Geography, Faculty of Social Sciences, University of Oslo, Moltke Moes vei 31, Oslo, Norway&amp;#xD;Department of Human Geography and Spatial Planning, Faculty of Geosciences, Utrecht University, Heidelberglaan 2, Utrecht, Netherlands&lt;/auth-address&gt;&lt;titles&gt;&lt;title&gt;Elderly travel frequencies and transport mode choices in Greater Rotterdam, the Netherlands&lt;/title&gt;&lt;secondary-title&gt;Transportation&lt;/secondary-title&gt;&lt;/titles&gt;&lt;periodical&gt;&lt;full-title&gt;Transportation&lt;/full-title&gt;&lt;/periodical&gt;&lt;pages&gt;1-22&lt;/pages&gt;&lt;keywords&gt;&lt;keyword&gt;Elderly&lt;/keyword&gt;&lt;keyword&gt;Mobility&lt;/keyword&gt;&lt;keyword&gt;Netherlands&lt;/keyword&gt;&lt;keyword&gt;Transport mode choice&lt;/keyword&gt;&lt;keyword&gt;Urban form&lt;/keyword&gt;&lt;keyword&gt;Weather&lt;/keyword&gt;&lt;/keywords&gt;&lt;dates&gt;&lt;year&gt;2016&lt;/year&gt;&lt;/dates&gt;&lt;work-type&gt;Article in Press&lt;/work-type&gt;&lt;urls&gt;&lt;related-urls&gt;&lt;url&gt;https://www.scopus.com/inward/record.uri?eid=2-s2.0-84958766632&amp;amp;partnerID=40&amp;amp;md5=a7fa9d1470e48bf634ec6d3a74fb4212&lt;/url&gt;&lt;/related-urls&gt;&lt;/urls&gt;&lt;electronic-resource-num&gt;10.1007/s11116-016-9680-z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63% female; underrepresentation of lower-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b/>
                <w:sz w:val="16"/>
                <w:szCs w:val="16"/>
              </w:rPr>
              <w:t>4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arvalho Sampaio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Carvalho Sampaio&lt;/Author&gt;&lt;Year&gt;2012&lt;/Year&gt;&lt;RecNum&gt;6&lt;/RecNum&gt;&lt;DisplayText&gt;[43]&lt;/DisplayText&gt;&lt;record&gt;&lt;rec-number&gt;6&lt;/rec-number&gt;&lt;foreign-keys&gt;&lt;key app="EN" db-id="rxw9z2a07adt98erw095wxagzwetpzr9ztae" timestamp="1443569405"&gt;6&lt;/key&gt;&lt;/foreign-keys&gt;&lt;ref-type name="Journal Article"&gt;17&lt;/ref-type&gt;&lt;contributors&gt;&lt;authors&gt;&lt;author&gt;Carvalho Sampaio, R. A.&lt;/author&gt;&lt;author&gt;Sewo Sampaio, P. Y.&lt;/author&gt;&lt;author&gt;Yamada, M.&lt;/author&gt;&lt;author&gt;Ogita, M.&lt;/author&gt;&lt;author&gt;Arai, H.&lt;/author&gt;&lt;/authors&gt;&lt;/contributors&gt;&lt;titles&gt;&lt;title&gt;Urban-rural differences in physical performance and health status among older Japanese community-dwelling women&lt;/title&gt;&lt;secondary-title&gt;Journal of Clinical Gerontology and Geriatrics&lt;/secondary-title&gt;&lt;/titles&gt;&lt;periodical&gt;&lt;full-title&gt;Journal of Clinical Gerontology and Geriatrics&lt;/full-title&gt;&lt;/periodical&gt;&lt;pages&gt;127-131&lt;/pages&gt;&lt;volume&gt;3&lt;/volume&gt;&lt;number&gt;4&lt;/number&gt;&lt;dates&gt;&lt;year&gt;2012&lt;/year&gt;&lt;/dates&gt;&lt;urls&gt;&lt;related-urls&gt;&lt;url&gt;http://www.scopus.com/inward/record.url?eid=2-s2.0-84871240579&amp;amp;partnerID=40&amp;amp;md5=55a2bd2cea8f82c8acd75fff9ada80ec&lt;/url&gt;&lt;/related-urls&gt;&lt;/urls&gt;&lt;electronic-resource-num&gt;10.1016/j.jcgg.2012.09.003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questionnair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or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had et al., 200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DaGFkPC9BdXRob3I+PFllYXI+MjAwNTwvWWVhcj48UmVj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DaGFkPC9BdXRob3I+PFllYXI+MjAwNTwvWWVhcj48UmVj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or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ll environmental exposures were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Chaudhury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Chaudhury&lt;/Author&gt;&lt;Year&gt;2016&lt;/Year&gt;&lt;RecNum&gt;176&lt;/RecNum&gt;&lt;DisplayText&gt;[45]&lt;/DisplayText&gt;&lt;record&gt;&lt;rec-number&gt;176&lt;/rec-number&gt;&lt;foreign-keys&gt;&lt;key app="EN" db-id="rxw9z2a07adt98erw095wxagzwetpzr9ztae" timestamp="1468552920"&gt;176&lt;/key&gt;&lt;/foreign-keys&gt;&lt;ref-type name="Journal Article"&gt;17&lt;/ref-type&gt;&lt;contributors&gt;&lt;authors&gt;&lt;author&gt;Chaudhury, H.&lt;/author&gt;&lt;author&gt;Campo, M.&lt;/author&gt;&lt;author&gt;Michael, Y.&lt;/author&gt;&lt;author&gt;Mahmood, A.&lt;/author&gt;&lt;/authors&gt;&lt;/contributors&gt;&lt;auth-address&gt;Department of Gerontology, Simon Fraser University, 2800-515 W. Hastings St., Vancouver, Canada&amp;#xD;Drexel University Dornsife School of Public Health, Nesbitt Hall, 3215 Market St., Philadelphia, PA, United States&lt;/auth-address&gt;&lt;titles&gt;&lt;title&gt;Neighbourhood environment and physical activity in older adults&lt;/title&gt;&lt;secondary-title&gt;Social Science and Medicine&lt;/secondary-title&gt;&lt;/titles&gt;&lt;periodical&gt;&lt;full-title&gt;Social Science and Medicine&lt;/full-title&gt;&lt;/periodical&gt;&lt;pages&gt;104-113&lt;/pages&gt;&lt;volume&gt;149&lt;/volume&gt;&lt;keywords&gt;&lt;keyword&gt;Built environment&lt;/keyword&gt;&lt;keyword&gt;Neighbourhood&lt;/keyword&gt;&lt;keyword&gt;Older adults&lt;/keyword&gt;&lt;keyword&gt;Physical activity&lt;/keyword&gt;&lt;keyword&gt;Social environment&lt;/keyword&gt;&lt;/keywords&gt;&lt;dates&gt;&lt;year&gt;2016&lt;/year&gt;&lt;/dates&gt;&lt;work-type&gt;Article&lt;/work-type&gt;&lt;urls&gt;&lt;related-urls&gt;&lt;url&gt;https://www.scopus.com/inward/record.uri?eid=2-s2.0-84949907742&amp;amp;partnerID=40&amp;amp;md5=9571b220fab51c06d33fb4bb89d7187d&lt;/url&gt;&lt;/related-urls&gt;&lt;/urls&gt;&lt;electronic-resource-num&gt;10.1016/j.socscimed.2015.12.011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population density and median household incom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6% response rate; 64% female; 44% degree-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ed scale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Chen et al.,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Chen&lt;/Author&gt;&lt;Year&gt;2013&lt;/Year&gt;&lt;RecNum&gt;13&lt;/RecNum&gt;&lt;DisplayText&gt;[46]&lt;/DisplayText&gt;&lt;record&gt;&lt;rec-number&gt;13&lt;/rec-number&gt;&lt;foreign-keys&gt;&lt;key app="EN" db-id="rxw9z2a07adt98erw095wxagzwetpzr9ztae" timestamp="1443569406"&gt;13&lt;/key&gt;&lt;/foreign-keys&gt;&lt;ref-type name="Journal Article"&gt;17&lt;/ref-type&gt;&lt;contributors&gt;&lt;authors&gt;&lt;author&gt;Chen, T. A.&lt;/author&gt;&lt;author&gt;Lee, J. S.&lt;/author&gt;&lt;author&gt;Kawakubo, K.&lt;/author&gt;&lt;author&gt;Watanabe, E.&lt;/author&gt;&lt;author&gt;Mori, K.&lt;/author&gt;&lt;author&gt;Kitaike, T.&lt;/author&gt;&lt;author&gt;Akabayashi, A.&lt;/author&gt;&lt;/authors&gt;&lt;/contributors&gt;&lt;titles&gt;&lt;title&gt;Features of perceived neighborhood environment associated with daily walking time or habitual exercise: Differences across gender, age, and employment status in a community-dwelling population of Japan&lt;/title&gt;&lt;secondary-title&gt;Environmental Health and Preventive Medicine&lt;/secondary-title&gt;&lt;/titles&gt;&lt;periodical&gt;&lt;full-title&gt;Environmental Health and Preventive Medicine&lt;/full-title&gt;&lt;/periodical&gt;&lt;pages&gt;368-376&lt;/pages&gt;&lt;volume&gt;18&lt;/volume&gt;&lt;number&gt;5&lt;/number&gt;&lt;dates&gt;&lt;year&gt;2013&lt;/year&gt;&lt;/dates&gt;&lt;urls&gt;&lt;related-urls&gt;&lt;url&gt;http://www.scopus.com/inward/record.url?eid=2-s2.0-84884952487&amp;amp;partnerID=40&amp;amp;md5=dc69c2382906947151b5e6e1662e0d97&lt;/url&gt;&lt;/related-urls&gt;&lt;/urls&gt;&lt;electronic-resource-num&gt;10.1007/s12199-013-0334-x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de Melo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kZSBNZWxvPC9BdXRob3I+PFllYXI+MjAxMDwvWWVhcj48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kZSBNZWxvPC9BdXRob3I+PFllYXI+MjAxMDwvWWVhcj48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(75% female + response rate 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>not reported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egative binomial model fitted to skewed data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Gallagher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Gallagher&lt;/Author&gt;&lt;Year&gt;2012&lt;/Year&gt;&lt;RecNum&gt;24&lt;/RecNum&gt;&lt;DisplayText&gt;[48]&lt;/DisplayText&gt;&lt;record&gt;&lt;rec-number&gt;24&lt;/rec-number&gt;&lt;foreign-keys&gt;&lt;key app="EN" db-id="rxw9z2a07adt98erw095wxagzwetpzr9ztae" timestamp="1443569406"&gt;24&lt;/key&gt;&lt;/foreign-keys&gt;&lt;ref-type name="Journal Article"&gt;17&lt;/ref-type&gt;&lt;contributors&gt;&lt;authors&gt;&lt;author&gt;Gallagher, Nancy A.&lt;/author&gt;&lt;author&gt;Clarke, Philippa J.&lt;/author&gt;&lt;author&gt;Ronis, David L.&lt;/author&gt;&lt;author&gt;Cherry, Carol Loveland&lt;/author&gt;&lt;author&gt;Nyquist, Linda&lt;/author&gt;&lt;author&gt;Gretebeck, Kimberlee A.&lt;/author&gt;&lt;/authors&gt;&lt;/contributors&gt;&lt;titles&gt;&lt;title&gt;Influences on Neighborhood Walking in Older Adults&lt;/title&gt;&lt;secondary-title&gt;Research in Gerontological Nursing&lt;/secondary-title&gt;&lt;/titles&gt;&lt;periodical&gt;&lt;full-title&gt;Research in Gerontological Nursing&lt;/full-title&gt;&lt;/periodical&gt;&lt;pages&gt;238-250&lt;/pages&gt;&lt;volume&gt;5&lt;/volume&gt;&lt;number&gt;4&lt;/number&gt;&lt;dates&gt;&lt;year&gt;2012&lt;/year&gt;&lt;pub-dates&gt;&lt;date&gt;Oct&lt;/date&gt;&lt;/pub-dates&gt;&lt;/dates&gt;&lt;isbn&gt;1940-4921&lt;/isbn&gt;&lt;accession-num&gt;WOS:000314890800003&lt;/accession-num&gt;&lt;urls&gt;&lt;related-urls&gt;&lt;url&gt;&amp;lt;Go to ISI&amp;gt;://WOS:000314890800003&lt;/url&gt;&lt;/related-urls&gt;&lt;/urls&gt;&lt;electronic-resource-num&gt;10.3928/19404921-20120906-0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4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Gomez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Gomez&lt;/Author&gt;&lt;Year&gt;2010&lt;/Year&gt;&lt;RecNum&gt;27&lt;/RecNum&gt;&lt;DisplayText&gt;[49]&lt;/DisplayText&gt;&lt;record&gt;&lt;rec-number&gt;27&lt;/rec-number&gt;&lt;foreign-keys&gt;&lt;key app="EN" db-id="rxw9z2a07adt98erw095wxagzwetpzr9ztae" timestamp="1443569407"&gt;27&lt;/key&gt;&lt;/foreign-keys&gt;&lt;ref-type name="Journal Article"&gt;17&lt;/ref-type&gt;&lt;contributors&gt;&lt;authors&gt;&lt;author&gt;Gomez, Luis F.&lt;/author&gt;&lt;author&gt;Parra, Diana C.&lt;/author&gt;&lt;author&gt;Buchner, David&lt;/author&gt;&lt;author&gt;Brownson, Ross C.&lt;/author&gt;&lt;author&gt;Sarmiento, Olga L.&lt;/author&gt;&lt;author&gt;Pinzon, Jose D.&lt;/author&gt;&lt;author&gt;Ardila, Mauricio&lt;/author&gt;&lt;author&gt;Moreno, Jose&lt;/author&gt;&lt;author&gt;Serrato, Mauricio&lt;/author&gt;&lt;author&gt;Lobelo, Felipe&lt;/author&gt;&lt;/authors&gt;&lt;/contributors&gt;&lt;titles&gt;&lt;title&gt;Built Environment Attributes and Walking Patterns Among the Elderly Population in Bogota&lt;/title&gt;&lt;secondary-title&gt;American Journal of Preventive Medicine&lt;/secondary-title&gt;&lt;/titles&gt;&lt;periodical&gt;&lt;full-title&gt;American Journal of Preventive Medicine&lt;/full-title&gt;&lt;/periodical&gt;&lt;pages&gt;592-599&lt;/pages&gt;&lt;volume&gt;38&lt;/volume&gt;&lt;number&gt;6&lt;/number&gt;&lt;dates&gt;&lt;year&gt;2010&lt;/year&gt;&lt;pub-dates&gt;&lt;date&gt;Jun&lt;/date&gt;&lt;/pub-dates&gt;&lt;/dates&gt;&lt;isbn&gt;0749-3797&lt;/isbn&gt;&lt;accession-num&gt;WOS:000278392400003&lt;/accession-num&gt;&lt;urls&gt;&lt;related-urls&gt;&lt;url&gt;&amp;lt;Go to ISI&amp;gt;://WOS:000278392400003&lt;/url&gt;&lt;/related-urls&gt;&lt;/urls&gt;&lt;electronic-resource-num&gt;10.1016/j.amepre.2010.02.00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4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dapted without valid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ation of exposure variables unjustifi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Grant-Savela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Grant-Savela&lt;/Author&gt;&lt;Year&gt;2010&lt;/Year&gt;&lt;RecNum&gt;29&lt;/RecNum&gt;&lt;DisplayText&gt;[50]&lt;/DisplayText&gt;&lt;record&gt;&lt;rec-number&gt;29&lt;/rec-number&gt;&lt;foreign-keys&gt;&lt;key app="EN" db-id="rxw9z2a07adt98erw095wxagzwetpzr9ztae" timestamp="1443569407"&gt;29&lt;/key&gt;&lt;/foreign-keys&gt;&lt;ref-type name="Journal Article"&gt;17&lt;/ref-type&gt;&lt;contributors&gt;&lt;authors&gt;&lt;author&gt;Grant-Savela, Stacey D.&lt;/author&gt;&lt;/authors&gt;&lt;/contributors&gt;&lt;titles&gt;&lt;title&gt;Active Living Among Older Residents of a Rural Naturally Occurring Retirement Community&lt;/title&gt;&lt;secondary-title&gt;Journal of Applied Gerontology&lt;/secondary-title&gt;&lt;/titles&gt;&lt;periodical&gt;&lt;full-title&gt;Journal of Applied Gerontology&lt;/full-title&gt;&lt;/periodical&gt;&lt;pages&gt;531-553&lt;/pages&gt;&lt;volume&gt;29&lt;/volume&gt;&lt;number&gt;5&lt;/number&gt;&lt;dates&gt;&lt;year&gt;2010&lt;/year&gt;&lt;pub-dates&gt;&lt;date&gt;Oct&lt;/date&gt;&lt;/pub-dates&gt;&lt;/dates&gt;&lt;isbn&gt;0733-4648&lt;/isbn&gt;&lt;accession-num&gt;WOS:000282124400001&lt;/accession-num&gt;&lt;urls&gt;&lt;related-urls&gt;&lt;url&gt;&amp;lt;Go to ISI&amp;gt;://WOS:000282124400001&lt;/url&gt;&lt;/related-urls&gt;&lt;/urls&gt;&lt;electronic-resource-num&gt;10.1177/073346480341470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↑% higher 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dapted PASE questionnaire without valid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Inoue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Inoue&lt;/Author&gt;&lt;Year&gt;2011&lt;/Year&gt;&lt;RecNum&gt;34&lt;/RecNum&gt;&lt;DisplayText&gt;[51]&lt;/DisplayText&gt;&lt;record&gt;&lt;rec-number&gt;34&lt;/rec-number&gt;&lt;foreign-keys&gt;&lt;key app="EN" db-id="rxw9z2a07adt98erw095wxagzwetpzr9ztae" timestamp="1443569407"&gt;34&lt;/key&gt;&lt;/foreign-keys&gt;&lt;ref-type name="Journal Article"&gt;17&lt;/ref-type&gt;&lt;contributors&gt;&lt;authors&gt;&lt;author&gt;Inoue, Shigeru&lt;/author&gt;&lt;author&gt;Ohya, Yumiko&lt;/author&gt;&lt;author&gt;Odagiri, Yuko&lt;/author&gt;&lt;author&gt;Takamiya, Tomoko&lt;/author&gt;&lt;author&gt;Kamada, Masamitsu&lt;/author&gt;&lt;author&gt;Okada, Shinpei&lt;/author&gt;&lt;author&gt;Oka, Kohichiro&lt;/author&gt;&lt;author&gt;Kitabatake, Yoshinori&lt;/author&gt;&lt;author&gt;Nakaya, Tomoki&lt;/author&gt;&lt;author&gt;Sallis, James F.&lt;/author&gt;&lt;author&gt;Shimomitsu, Teruichi&lt;/author&gt;&lt;/authors&gt;&lt;/contributors&gt;&lt;titles&gt;&lt;title&gt;Perceived Neighborhood Environment and Walking for Specific Purposes Among Elderly Japanese&lt;/title&gt;&lt;secondary-title&gt;Journal of Epidemiology&lt;/secondary-title&gt;&lt;/titles&gt;&lt;periodical&gt;&lt;full-title&gt;Journal of Epidemiology&lt;/full-title&gt;&lt;/periodical&gt;&lt;pages&gt;481-490&lt;/pages&gt;&lt;volume&gt;21&lt;/volume&gt;&lt;number&gt;6&lt;/number&gt;&lt;dates&gt;&lt;year&gt;2011&lt;/year&gt;&lt;pub-dates&gt;&lt;date&gt;Nov&lt;/date&gt;&lt;/pub-dates&gt;&lt;/dates&gt;&lt;isbn&gt;0917-5040&lt;/isbn&gt;&lt;accession-num&gt;WOS:000297190300009&lt;/accession-num&gt;&lt;urls&gt;&lt;related-urls&gt;&lt;url&gt;&amp;lt;Go to ISI&amp;gt;://WOS:000297190300009&lt;/url&gt;&lt;/related-urls&gt;&lt;/urls&gt;&lt;electronic-resource-num&gt;10.2188/jea.JE20110044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(exposure variable dichotomised 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 xml:space="preserve">King et al., 2003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King&lt;/Author&gt;&lt;Year&gt;2003&lt;/Year&gt;&lt;RecNum&gt;210&lt;/RecNum&gt;&lt;DisplayText&gt;[52]&lt;/DisplayText&gt;&lt;record&gt;&lt;rec-number&gt;210&lt;/rec-number&gt;&lt;foreign-keys&gt;&lt;key app="EN" db-id="rxw9z2a07adt98erw095wxagzwetpzr9ztae" timestamp="1474518161"&gt;210&lt;/key&gt;&lt;/foreign-keys&gt;&lt;ref-type name="Journal Article"&gt;17&lt;/ref-type&gt;&lt;contributors&gt;&lt;authors&gt;&lt;author&gt;King, W. C.&lt;/author&gt;&lt;author&gt;Brach, J. S.&lt;/author&gt;&lt;author&gt;Belle, S.&lt;/author&gt;&lt;author&gt;Killingsworth, R.&lt;/author&gt;&lt;author&gt;Fenton, M.&lt;/author&gt;&lt;author&gt;Kriska, A. M.&lt;/author&gt;&lt;/authors&gt;&lt;/contributors&gt;&lt;titles&gt;&lt;title&gt;The relationship between convenience of destinations and walking levels in older women&lt;/title&gt;&lt;secondary-title&gt;American Journal of Health Promotion&lt;/secondary-title&gt;&lt;/titles&gt;&lt;periodical&gt;&lt;full-title&gt;American Journal of Health Promotion&lt;/full-title&gt;&lt;/periodical&gt;&lt;pages&gt;74-82&lt;/pages&gt;&lt;volume&gt;18&lt;/volume&gt;&lt;number&gt;1&lt;/number&gt;&lt;dates&gt;&lt;year&gt;2003&lt;/year&gt;&lt;pub-dates&gt;&lt;date&gt;Sep-Oct&lt;/date&gt;&lt;/pub-dates&gt;&lt;/dates&gt;&lt;isbn&gt;0890-1171&lt;/isbn&gt;&lt;accession-num&gt;WOS:000185744000010&lt;/accession-num&gt;&lt;urls&gt;&lt;related-urls&gt;&lt;url&gt;&amp;lt;Go to ISI&amp;gt;://WOS:000185744000010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Koh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Koh&lt;/Author&gt;&lt;Year&gt;2015&lt;/Year&gt;&lt;RecNum&gt;44&lt;/RecNum&gt;&lt;DisplayText&gt;[53]&lt;/DisplayText&gt;&lt;record&gt;&lt;rec-number&gt;44&lt;/rec-number&gt;&lt;foreign-keys&gt;&lt;key app="EN" db-id="rxw9z2a07adt98erw095wxagzwetpzr9ztae" timestamp="1443569408"&gt;44&lt;/key&gt;&lt;/foreign-keys&gt;&lt;ref-type name="Journal Article"&gt;17&lt;/ref-type&gt;&lt;contributors&gt;&lt;authors&gt;&lt;author&gt;Koh, P. P.&lt;/author&gt;&lt;author&gt;Leow, B. W.&lt;/author&gt;&lt;author&gt;Wong, Y. D.&lt;/author&gt;&lt;/authors&gt;&lt;/contributors&gt;&lt;titles&gt;&lt;title&gt;Mobility of the elderly in densely populated neighbourhoods in Singapore&lt;/title&gt;&lt;secondary-title&gt;Sustainable Cities and Society&lt;/secondary-title&gt;&lt;/titles&gt;&lt;periodical&gt;&lt;full-title&gt;Sustainable Cities and Society&lt;/full-title&gt;&lt;/periodical&gt;&lt;pages&gt;126-132&lt;/pages&gt;&lt;volume&gt;14&lt;/volume&gt;&lt;number&gt;1&lt;/number&gt;&lt;dates&gt;&lt;year&gt;2015&lt;/year&gt;&lt;/dates&gt;&lt;urls&gt;&lt;related-urls&gt;&lt;url&gt;http://www.scopus.com/inward/record.url?eid=2-s2.0-84926395254&amp;amp;partnerID=40&amp;amp;md5=3302aa44dfa69cc184fa7077d322e760&lt;/url&gt;&lt;/related-urls&gt;&lt;/urls&gt;&lt;electronic-resource-num&gt;10.1016/j.scs.2014.08.012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even though table 1 reports “categorical” exposure variables, table 4 reports them as continuous…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on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Kolbe-Alexander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Lb2xiZS1BbGV4YW5kZXI8L0F1dGhvcj48WWVhcj4yMDE1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Lb2xiZS1BbGV4YW5kZXI8L0F1dGhvcj48WWVhcj4yMDE1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SE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78% femal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or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Lee &amp; Park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Lee&lt;/Author&gt;&lt;Year&gt;2015&lt;/Year&gt;&lt;RecNum&gt;230&lt;/RecNum&gt;&lt;DisplayText&gt;[55]&lt;/DisplayText&gt;&lt;record&gt;&lt;rec-number&gt;230&lt;/rec-number&gt;&lt;foreign-keys&gt;&lt;key app="EN" db-id="rxw9z2a07adt98erw095wxagzwetpzr9ztae" timestamp="1474520312"&gt;230&lt;/key&gt;&lt;/foreign-keys&gt;&lt;ref-type name="Journal Article"&gt;17&lt;/ref-type&gt;&lt;contributors&gt;&lt;authors&gt;&lt;author&gt;Lee, H. S.&lt;/author&gt;&lt;author&gt;Park, E. Y.&lt;/author&gt;&lt;/authors&gt;&lt;/contributors&gt;&lt;titles&gt;&lt;title&gt;Associations of Neighborhood Environment and Walking in Korean Elderly Women: A Comparison between Urban and Rural Dwellers&lt;/title&gt;&lt;secondary-title&gt;Asian Women&lt;/secondary-title&gt;&lt;/titles&gt;&lt;periodical&gt;&lt;full-title&gt;Asian Women&lt;/full-title&gt;&lt;/periodical&gt;&lt;pages&gt;1-21&lt;/pages&gt;&lt;volume&gt;31&lt;/volume&gt;&lt;number&gt;4&lt;/number&gt;&lt;dates&gt;&lt;year&gt;2015&lt;/year&gt;&lt;pub-dates&gt;&lt;date&gt;Win&lt;/date&gt;&lt;/pub-dates&gt;&lt;/dates&gt;&lt;isbn&gt;1225-925X&lt;/isbn&gt;&lt;accession-num&gt;WOS:000367631800001&lt;/accession-num&gt;&lt;urls&gt;&lt;related-urls&gt;&lt;url&gt;&amp;lt;Go to ISI&amp;gt;://WOS:000367631800001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(attitude toward regular walking; PA self-efficacy; intention to walk regularly)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or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6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Lotfi &amp; Koohsari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Lotfi&lt;/Author&gt;&lt;Year&gt;2011&lt;/Year&gt;&lt;RecNum&gt;222&lt;/RecNum&gt;&lt;DisplayText&gt;[56]&lt;/DisplayText&gt;&lt;record&gt;&lt;rec-number&gt;222&lt;/rec-number&gt;&lt;foreign-keys&gt;&lt;key app="EN" db-id="rxw9z2a07adt98erw095wxagzwetpzr9ztae" timestamp="1474519547"&gt;222&lt;/key&gt;&lt;/foreign-keys&gt;&lt;ref-type name="Journal Article"&gt;17&lt;/ref-type&gt;&lt;contributors&gt;&lt;authors&gt;&lt;author&gt;Lotfi, S.&lt;/author&gt;&lt;author&gt;Koohsari, M. J.&lt;/author&gt;&lt;/authors&gt;&lt;/contributors&gt;&lt;titles&gt;&lt;title&gt;Neighborhood Walkability in a City within a Developing Country&lt;/title&gt;&lt;secondary-title&gt;Journal of Urban Planning and Development-Asce&lt;/secondary-title&gt;&lt;/titles&gt;&lt;periodical&gt;&lt;full-title&gt;Journal of Urban Planning and Development-Asce&lt;/full-title&gt;&lt;/periodical&gt;&lt;pages&gt;402-408&lt;/pages&gt;&lt;volume&gt;137&lt;/volume&gt;&lt;number&gt;4&lt;/number&gt;&lt;dates&gt;&lt;year&gt;2011&lt;/year&gt;&lt;pub-dates&gt;&lt;date&gt;Dec&lt;/date&gt;&lt;/pub-dates&gt;&lt;/dates&gt;&lt;isbn&gt;0733-9488&lt;/isbn&gt;&lt;accession-num&gt;WOS:000299152100006&lt;/accession-num&gt;&lt;urls&gt;&lt;related-urls&gt;&lt;url&gt;&amp;lt;Go to ISI&amp;gt;://WOS:000299152100006&lt;/url&gt;&lt;/related-urls&gt;&lt;/urls&gt;&lt;electronic-resource-num&gt;10.1061/(asce)up.1943-5444.000008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sociodemographic info repor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aisel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aisel&lt;/Author&gt;&lt;Year&gt;2016&lt;/Year&gt;&lt;RecNum&gt;182&lt;/RecNum&gt;&lt;DisplayText&gt;[57]&lt;/DisplayText&gt;&lt;record&gt;&lt;rec-number&gt;182&lt;/rec-number&gt;&lt;foreign-keys&gt;&lt;key app="EN" db-id="rxw9z2a07adt98erw095wxagzwetpzr9ztae" timestamp="1468552921"&gt;182&lt;/key&gt;&lt;/foreign-keys&gt;&lt;ref-type name="Journal Article"&gt;17&lt;/ref-type&gt;&lt;contributors&gt;&lt;authors&gt;&lt;author&gt;Maisel, J. L.&lt;/author&gt;&lt;/authors&gt;&lt;/contributors&gt;&lt;titles&gt;&lt;title&gt;Impact of Older Adults&amp;apos; Neighborhood Perceptions on Walking Behavior&lt;/title&gt;&lt;secondary-title&gt;Journal of Aging and Physical Activity&lt;/secondary-title&gt;&lt;/titles&gt;&lt;periodical&gt;&lt;full-title&gt;Journal of Aging and Physical Activity&lt;/full-title&gt;&lt;/periodical&gt;&lt;pages&gt;247-255&lt;/pages&gt;&lt;volume&gt;24&lt;/volume&gt;&lt;number&gt;2&lt;/number&gt;&lt;dates&gt;&lt;year&gt;2016&lt;/year&gt;&lt;pub-dates&gt;&lt;date&gt;Apr&lt;/date&gt;&lt;/pub-dates&gt;&lt;/dates&gt;&lt;isbn&gt;1063-8652&lt;/isbn&gt;&lt;accession-num&gt;WOS:000373661500010&lt;/accession-num&gt;&lt;urls&gt;&lt;related-urls&gt;&lt;url&gt;&amp;lt;Go to ISI&amp;gt;://WOS:000373661500010&lt;/url&gt;&lt;/related-urls&gt;&lt;/urls&gt;&lt;electronic-resource-num&gt;10.1123/japa.2014-0278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74% femal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overall neighbourhood satisfac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ing of moderator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Mowen et al., 2007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Nb3dlbjwvQXV0aG9yPjxZZWFyPjIwMDc8L1llYXI+PFJl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Nb3dlbjwvQXV0aG9yPjxZZWFyPjIwMDc8L1llYXI+PFJl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SE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5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Pelclova et al.,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Pelclová&lt;/Author&gt;&lt;Year&gt;2012&lt;/Year&gt;&lt;RecNum&gt;65&lt;/RecNum&gt;&lt;DisplayText&gt;[59]&lt;/DisplayText&gt;&lt;record&gt;&lt;rec-number&gt;65&lt;/rec-number&gt;&lt;foreign-keys&gt;&lt;key app="EN" db-id="rxw9z2a07adt98erw095wxagzwetpzr9ztae" timestamp="1443569410"&gt;65&lt;/key&gt;&lt;/foreign-keys&gt;&lt;ref-type name="Journal Article"&gt;17&lt;/ref-type&gt;&lt;contributors&gt;&lt;authors&gt;&lt;author&gt;Pelclová, Jana&lt;/author&gt;&lt;author&gt;Frömel, Karel&lt;/author&gt;&lt;author&gt;Bláha, Ladislav&lt;/author&gt;&lt;author&gt;Zając-Gawlak, Izabela&lt;/author&gt;&lt;author&gt;Tlučáková, Lenka&lt;/author&gt;&lt;/authors&gt;&lt;/contributors&gt;&lt;titles&gt;&lt;title&gt;Neighborhood Environment and Walking for Transport and Recreation in Central European Older Adults&lt;/title&gt;&lt;secondary-title&gt;Acta Universitatis Palackianae Olomucensis. Gymnica&lt;/secondary-title&gt;&lt;/titles&gt;&lt;periodical&gt;&lt;full-title&gt;Acta Universitatis Palackianae Olomucensis. Gymnica&lt;/full-title&gt;&lt;/periodical&gt;&lt;pages&gt;49-56&lt;/pages&gt;&lt;volume&gt;42&lt;/volume&gt;&lt;number&gt;4&lt;/number&gt;&lt;keywords&gt;&lt;keyword&gt;*PHYSICAL activity&lt;/keyword&gt;&lt;keyword&gt;*WALKING&lt;/keyword&gt;&lt;keyword&gt;NEIGHBORHOODS -- Social aspects&lt;/keyword&gt;&lt;keyword&gt;TRANSPORTATION -- Europe&lt;/keyword&gt;&lt;keyword&gt;SOCIAL aspects&lt;/keyword&gt;&lt;keyword&gt;CROSS-sectional method&lt;/keyword&gt;&lt;keyword&gt;QUESTIONNAIRES&lt;/keyword&gt;&lt;keyword&gt;ANEWS&lt;/keyword&gt;&lt;keyword&gt;IPAQ&lt;/keyword&gt;&lt;keyword&gt;physical activity&lt;/keyword&gt;&lt;keyword&gt;residental density&lt;/keyword&gt;&lt;keyword&gt;pohybová aktivita&lt;/keyword&gt;&lt;keyword&gt;sídelní hustota&lt;/keyword&gt;&lt;/keywords&gt;&lt;dates&gt;&lt;year&gt;2012&lt;/year&gt;&lt;/dates&gt;&lt;isbn&gt;12121185&lt;/isbn&gt;&lt;accession-num&gt;93443163&lt;/accession-num&gt;&lt;urls&gt;&lt;related-urls&gt;&lt;url&gt;http://ezproxy.deakin.edu.au/login?url=http://search.ebscohost.com/login.aspx?direct=true&amp;amp;db=s3h&amp;amp;AN=93443163&amp;amp;site=ehost-live&amp;amp;scope=site&lt;/url&gt;&lt;/related-urls&gt;&lt;/urls&gt;&lt;remote-database-name&gt;s3h&lt;/remote-database-name&gt;&lt;remote-database-provider&gt;EBSCOhost&lt;/remote-database-provider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5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88% femal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translated vers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xposure variables dichotomised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1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Persson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Persson&lt;/Author&gt;&lt;Year&gt;2012&lt;/Year&gt;&lt;RecNum&gt;67&lt;/RecNum&gt;&lt;DisplayText&gt;[60]&lt;/DisplayText&gt;&lt;record&gt;&lt;rec-number&gt;67&lt;/rec-number&gt;&lt;foreign-keys&gt;&lt;key app="EN" db-id="rxw9z2a07adt98erw095wxagzwetpzr9ztae" timestamp="1443569410"&gt;67&lt;/key&gt;&lt;/foreign-keys&gt;&lt;ref-type name="Journal Article"&gt;17&lt;/ref-type&gt;&lt;contributors&gt;&lt;authors&gt;&lt;author&gt;Persson, Ann&lt;/author&gt;&lt;author&gt;While, Alison&lt;/author&gt;&lt;/authors&gt;&lt;/contributors&gt;&lt;titles&gt;&lt;title&gt;Physical activity among older people and related factors&lt;/title&gt;&lt;secondary-title&gt;Health Education Journal&lt;/secondary-title&gt;&lt;/titles&gt;&lt;periodical&gt;&lt;full-title&gt;Health Education Journal&lt;/full-title&gt;&lt;/periodical&gt;&lt;pages&gt;144-153&lt;/pages&gt;&lt;volume&gt;71&lt;/volume&gt;&lt;number&gt;2&lt;/number&gt;&lt;dates&gt;&lt;year&gt;2012&lt;/year&gt;&lt;pub-dates&gt;&lt;date&gt;Mar&lt;/date&gt;&lt;/pub-dates&gt;&lt;/dates&gt;&lt;isbn&gt;0017-8969&lt;/isbn&gt;&lt;accession-num&gt;WOS:000300995600002&lt;/accession-num&gt;&lt;urls&gt;&lt;related-urls&gt;&lt;url&gt;&amp;lt;Go to ISI&amp;gt;://WOS:000300995600002&lt;/url&gt;&lt;/related-urls&gt;&lt;/urls&gt;&lt;electronic-resource-num&gt;10.1177/0017896910396760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77% femal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borough lived included in model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majority of ORs and CIs missing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alvador et al.,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alvador&lt;/Author&gt;&lt;Year&gt;2010&lt;/Year&gt;&lt;RecNum&gt;70&lt;/RecNum&gt;&lt;DisplayText&gt;[61]&lt;/DisplayText&gt;&lt;record&gt;&lt;rec-number&gt;70&lt;/rec-number&gt;&lt;foreign-keys&gt;&lt;key app="EN" db-id="rxw9z2a07adt98erw095wxagzwetpzr9ztae" timestamp="1443569411"&gt;70&lt;/key&gt;&lt;/foreign-keys&gt;&lt;ref-type name="Journal Article"&gt;17&lt;/ref-type&gt;&lt;contributors&gt;&lt;authors&gt;&lt;author&gt;Salvador, Emanuel P.&lt;/author&gt;&lt;author&gt;Reis, Rodrigo S.&lt;/author&gt;&lt;author&gt;Florindo, Alex A.&lt;/author&gt;&lt;/authors&gt;&lt;/contributors&gt;&lt;titles&gt;&lt;title&gt;Practice of walking and its association with perceived environment among elderly Brazilians living in a region of low socioeconomic level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volume&gt;7&lt;/volume&gt;&lt;dates&gt;&lt;year&gt;2010&lt;/year&gt;&lt;pub-dates&gt;&lt;date&gt;Sep 17&lt;/date&gt;&lt;/pub-dates&gt;&lt;/dates&gt;&lt;isbn&gt;1479-5868&lt;/isbn&gt;&lt;accession-num&gt;WOS:000283156600001&lt;/accession-num&gt;&lt;urls&gt;&lt;related-urls&gt;&lt;url&gt;&amp;lt;Go to ISI&amp;gt;://WOS:000283156600001&lt;/url&gt;&lt;/related-urls&gt;&lt;/urls&gt;&lt;custom7&gt;67&lt;/custom7&gt;&lt;electronic-resource-num&gt;10.1186/1479-5868-7-6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large SES inequality in area; probability proportional to size measure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ewo Sampaio et al.,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ewo Sampaio&lt;/Author&gt;&lt;Year&gt;2013&lt;/Year&gt;&lt;RecNum&gt;72&lt;/RecNum&gt;&lt;DisplayText&gt;[62]&lt;/DisplayText&gt;&lt;record&gt;&lt;rec-number&gt;72&lt;/rec-number&gt;&lt;foreign-keys&gt;&lt;key app="EN" db-id="rxw9z2a07adt98erw095wxagzwetpzr9ztae" timestamp="1443569411"&gt;72&lt;/key&gt;&lt;/foreign-keys&gt;&lt;ref-type name="Journal Article"&gt;17&lt;/ref-type&gt;&lt;contributors&gt;&lt;authors&gt;&lt;author&gt;Sewo Sampaio, P. Y.&lt;/author&gt;&lt;author&gt;Ito, E.&lt;/author&gt;&lt;author&gt;Carvalho Sampaio, R. A.&lt;/author&gt;&lt;/authors&gt;&lt;/contributors&gt;&lt;titles&gt;&lt;title&gt;The association of activity and participation with quality of life between Japanese older adults living in rural and urban areas&lt;/title&gt;&lt;secondary-title&gt;Journal of Clinical Gerontology and Geriatrics&lt;/secondary-title&gt;&lt;/titles&gt;&lt;periodical&gt;&lt;full-title&gt;Journal of Clinical Gerontology and Geriatrics&lt;/full-title&gt;&lt;/periodical&gt;&lt;pages&gt;51-56&lt;/pages&gt;&lt;volume&gt;4&lt;/volume&gt;&lt;number&gt;2&lt;/number&gt;&lt;dates&gt;&lt;year&gt;2013&lt;/year&gt;&lt;/dates&gt;&lt;urls&gt;&lt;related-urls&gt;&lt;url&gt;http://www.scopus.com/inward/record.url?eid=2-s2.0-84879101250&amp;amp;partnerID=40&amp;amp;md5=b3214e7006b1a73506a5560e7fcf4fcd&lt;/url&gt;&lt;/related-urls&gt;&lt;/urls&gt;&lt;electronic-resource-num&gt;10.1016/j.jcgg.2012.11.004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ctual p-values not repor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hin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hin&lt;/Author&gt;&lt;Year&gt;2011&lt;/Year&gt;&lt;RecNum&gt;73&lt;/RecNum&gt;&lt;DisplayText&gt;[63]&lt;/DisplayText&gt;&lt;record&gt;&lt;rec-number&gt;73&lt;/rec-number&gt;&lt;foreign-keys&gt;&lt;key app="EN" db-id="rxw9z2a07adt98erw095wxagzwetpzr9ztae" timestamp="1443569411"&gt;73&lt;/key&gt;&lt;/foreign-keys&gt;&lt;ref-type name="Journal Article"&gt;17&lt;/ref-type&gt;&lt;contributors&gt;&lt;authors&gt;&lt;author&gt;Shin, Woo-Hwa&lt;/author&gt;&lt;author&gt;Kweon, Byoung-Suk&lt;/author&gt;&lt;author&gt;Shin, Woo-Jin&lt;/author&gt;&lt;/authors&gt;&lt;/contributors&gt;&lt;titles&gt;&lt;title&gt;The distance effects of environmental variables on older African American women&amp;apos;s physical activity in Texas&lt;/title&gt;&lt;secondary-title&gt;Landscape and Urban Planning&lt;/secondary-title&gt;&lt;/titles&gt;&lt;periodical&gt;&lt;full-title&gt;Landscape and Urban Planning&lt;/full-title&gt;&lt;/periodical&gt;&lt;pages&gt;217-229&lt;/pages&gt;&lt;volume&gt;103&lt;/volume&gt;&lt;number&gt;2&lt;/number&gt;&lt;dates&gt;&lt;year&gt;2011&lt;/year&gt;&lt;pub-dates&gt;&lt;date&gt;Nov 30&lt;/date&gt;&lt;/pub-dates&gt;&lt;/dates&gt;&lt;isbn&gt;0169-2046&lt;/isbn&gt;&lt;accession-num&gt;WOS:000296682800011&lt;/accession-num&gt;&lt;urls&gt;&lt;related-urls&gt;&lt;url&gt;&amp;lt;Go to ISI&amp;gt;://WOS:000296682800011&lt;/url&gt;&lt;/related-urls&gt;&lt;/urls&gt;&lt;electronic-resource-num&gt;10.1016/j.landurbplan.2011.07.011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modified version of CHAMPS--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 xml:space="preserve">modifications 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>not reported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i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hores et al., 2009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Shores&lt;/Author&gt;&lt;Year&gt;2009&lt;/Year&gt;&lt;RecNum&gt;195&lt;/RecNum&gt;&lt;DisplayText&gt;[64]&lt;/DisplayText&gt;&lt;record&gt;&lt;rec-number&gt;195&lt;/rec-number&gt;&lt;foreign-keys&gt;&lt;key app="EN" db-id="rxw9z2a07adt98erw095wxagzwetpzr9ztae" timestamp="1472097166"&gt;195&lt;/key&gt;&lt;/foreign-keys&gt;&lt;ref-type name="Journal Article"&gt;17&lt;/ref-type&gt;&lt;contributors&gt;&lt;authors&gt;&lt;author&gt;Shores, K. A.&lt;/author&gt;&lt;author&gt;West, S. T.&lt;/author&gt;&lt;author&gt;Theriault, D. S.&lt;/author&gt;&lt;author&gt;Davison, E. A.&lt;/author&gt;&lt;/authors&gt;&lt;/contributors&gt;&lt;titles&gt;&lt;title&gt;Extra-Individual Correlates of Physical Activity Attainment in Rural Older Adults&lt;/title&gt;&lt;secondary-title&gt;Journal of Rural Health&lt;/secondary-title&gt;&lt;/titles&gt;&lt;periodical&gt;&lt;full-title&gt;Journal of Rural Health&lt;/full-title&gt;&lt;/periodical&gt;&lt;pages&gt;211-218&lt;/pages&gt;&lt;volume&gt;25&lt;/volume&gt;&lt;number&gt;2&lt;/number&gt;&lt;dates&gt;&lt;year&gt;2009&lt;/year&gt;&lt;pub-dates&gt;&lt;date&gt;Spr&lt;/date&gt;&lt;/pub-dates&gt;&lt;/dates&gt;&lt;isbn&gt;0890-765X&lt;/isbn&gt;&lt;accession-num&gt;WOS:000266552100014&lt;/accession-num&gt;&lt;urls&gt;&lt;related-urls&gt;&lt;url&gt;&amp;lt;Go to ISI&amp;gt;://WOS:000266552100014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ducation not in model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Tanaka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Tanaka&lt;/Author&gt;&lt;Year&gt;2016&lt;/Year&gt;&lt;RecNum&gt;184&lt;/RecNum&gt;&lt;DisplayText&gt;[65]&lt;/DisplayText&gt;&lt;record&gt;&lt;rec-number&gt;184&lt;/rec-number&gt;&lt;foreign-keys&gt;&lt;key app="EN" db-id="rxw9z2a07adt98erw095wxagzwetpzr9ztae" timestamp="1468552921"&gt;184&lt;/key&gt;&lt;/foreign-keys&gt;&lt;ref-type name="Journal Article"&gt;17&lt;/ref-type&gt;&lt;contributors&gt;&lt;authors&gt;&lt;author&gt;Tanaka, T.&lt;/author&gt;&lt;author&gt;Tanaka, K.&lt;/author&gt;&lt;author&gt;Suyama, K.&lt;/author&gt;&lt;author&gt;Honda, S.&lt;/author&gt;&lt;author&gt;Senjyu, H.&lt;/author&gt;&lt;author&gt;Kozu, R.&lt;/author&gt;&lt;/authors&gt;&lt;/contributors&gt;&lt;auth-address&gt;Department of Cardiopulmonary Rehabilitation Science, Nagasaki University Graduate School of Biomedical Sciences, 1-7-1 Sakamoto, Nagasaki, Japan&lt;/auth-address&gt;&lt;titles&gt;&lt;title&gt;Comparison of objective physical activity, muscle strength, and depression among community-dwelling older women living in sloped versus non-sloped environments&lt;/title&gt;&lt;secondary-title&gt;Journal of Nutrition, Health and Aging&lt;/secondary-title&gt;&lt;/titles&gt;&lt;periodical&gt;&lt;full-title&gt;Journal of Nutrition, Health and Aging&lt;/full-title&gt;&lt;/periodical&gt;&lt;pages&gt;520-524&lt;/pages&gt;&lt;keywords&gt;&lt;keyword&gt;depression&lt;/keyword&gt;&lt;keyword&gt;Environmental&lt;/keyword&gt;&lt;keyword&gt;older women&lt;/keyword&gt;&lt;keyword&gt;physical activity&lt;/keyword&gt;&lt;keyword&gt;physical function&lt;/keyword&gt;&lt;keyword&gt;slope&lt;/keyword&gt;&lt;/keywords&gt;&lt;dates&gt;&lt;year&gt;2016&lt;/year&gt;&lt;pub-dates&gt;&lt;date&gt;May&lt;/date&gt;&lt;/pub-dates&gt;&lt;/dates&gt;&lt;work-type&gt;Article in Press&lt;/work-type&gt;&lt;urls&gt;&lt;related-urls&gt;&lt;url&gt;https://www.scopus.com/inward/record.uri?eid=2-s2.0-84944691761&amp;amp;partnerID=40&amp;amp;md5=672997972c46af9482c2b69afc71ea7d&lt;/url&gt;&lt;/related-urls&gt;&lt;/urls&gt;&lt;electronic-resource-num&gt;10.1007/s12603-015-0602-0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Towne Jr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Ub3duZTwvQXV0aG9yPjxZZWFyPjIwMTY8L1llYXI+PFJl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Ub3duZTwvQXV0aG9yPjxZZWFyPjIwMTY8L1llYXI+PFJl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ducation not in model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both environmental exposures were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0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Wang &amp; Lee 2010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Wang&lt;/Author&gt;&lt;Year&gt;2010&lt;/Year&gt;&lt;RecNum&gt;86&lt;/RecNum&gt;&lt;DisplayText&gt;[67]&lt;/DisplayText&gt;&lt;record&gt;&lt;rec-number&gt;86&lt;/rec-number&gt;&lt;foreign-keys&gt;&lt;key app="EN" db-id="rxw9z2a07adt98erw095wxagzwetpzr9ztae" timestamp="1443569413"&gt;86&lt;/key&gt;&lt;/foreign-keys&gt;&lt;ref-type name="Journal Article"&gt;17&lt;/ref-type&gt;&lt;contributors&gt;&lt;authors&gt;&lt;author&gt;Wang, Zhe&lt;/author&gt;&lt;author&gt;Lee, Chanam&lt;/author&gt;&lt;/authors&gt;&lt;/contributors&gt;&lt;titles&gt;&lt;title&gt;Site and neighborhood environments for walking among older adults&lt;/title&gt;&lt;secondary-title&gt;Health &amp;amp; Place&lt;/secondary-title&gt;&lt;/titles&gt;&lt;periodical&gt;&lt;full-title&gt;Health &amp;amp; Place&lt;/full-title&gt;&lt;/periodical&gt;&lt;pages&gt;1268-1279&lt;/pages&gt;&lt;volume&gt;16&lt;/volume&gt;&lt;number&gt;6&lt;/number&gt;&lt;dates&gt;&lt;year&gt;2010&lt;/year&gt;&lt;pub-dates&gt;&lt;date&gt;Nov&lt;/date&gt;&lt;/pub-dates&gt;&lt;/dates&gt;&lt;isbn&gt;1353-8292&lt;/isbn&gt;&lt;accession-num&gt;WOS:000284135900024&lt;/accession-num&gt;&lt;urls&gt;&lt;related-urls&gt;&lt;url&gt;&amp;lt;Go to ISI&amp;gt;://WOS:000284135900024&lt;/url&gt;&lt;/related-urls&gt;&lt;/urls&gt;&lt;electronic-resource-num&gt;10.1016/j.healthplace.2010.08.015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t>No study name</w:t>
            </w:r>
            <w:r w:rsidRPr="00AC174B">
              <w:rPr>
                <w:rFonts w:ascii="Calibri" w:eastAsia="Calibri" w:hAnsi="Calibri" w:cs="Times New Roman"/>
                <w:i/>
                <w:sz w:val="16"/>
                <w:szCs w:val="16"/>
              </w:rPr>
              <w:br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Wilcox et al., 200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XaWxjb3g8L0F1dGhvcj48WWVhcj4yMDAzPC9ZZWFyPjxS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XaWxjb3g8L0F1dGhvcj48WWVhcj4yMDAzPC9ZZWFyPjxS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decisional balance of PA: pros vs. con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6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SW Falls Prevention Baseline Survey 2009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acniven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acniven&lt;/Author&gt;&lt;Year&gt;2014&lt;/Year&gt;&lt;RecNum&gt;49&lt;/RecNum&gt;&lt;DisplayText&gt;[69]&lt;/DisplayText&gt;&lt;record&gt;&lt;rec-number&gt;49&lt;/rec-number&gt;&lt;foreign-keys&gt;&lt;key app="EN" db-id="rxw9z2a07adt98erw095wxagzwetpzr9ztae" timestamp="1443569409"&gt;49&lt;/key&gt;&lt;/foreign-keys&gt;&lt;ref-type name="Journal Article"&gt;17&lt;/ref-type&gt;&lt;contributors&gt;&lt;authors&gt;&lt;author&gt;Macniven, Rona&lt;/author&gt;&lt;author&gt;Pye, Victoria&lt;/author&gt;&lt;author&gt;Merom, Dafna&lt;/author&gt;&lt;author&gt;Milat, Andrew&lt;/author&gt;&lt;author&gt;Monger, Claire&lt;/author&gt;&lt;author&gt;Bauman, Adrian&lt;/author&gt;&lt;author&gt;van der Ploeg, Hidde&lt;/author&gt;&lt;/authors&gt;&lt;/contributors&gt;&lt;titles&gt;&lt;title&gt;Barriers and Enablers to Physical Activity Among Older Australians Who Want to Increase Their Physical Activity Levels&lt;/title&gt;&lt;secondary-title&gt;Journal of Physical Activity &amp;amp; Health&lt;/secondary-title&gt;&lt;/titles&gt;&lt;periodical&gt;&lt;full-title&gt;Journal of Physical Activity &amp;amp; Health&lt;/full-title&gt;&lt;/periodical&gt;&lt;pages&gt;1420-1429&lt;/pages&gt;&lt;volume&gt;11&lt;/volume&gt;&lt;number&gt;7&lt;/number&gt;&lt;dates&gt;&lt;year&gt;2014&lt;/year&gt;&lt;pub-dates&gt;&lt;date&gt;Sep&lt;/date&gt;&lt;/pub-dates&gt;&lt;/dates&gt;&lt;isbn&gt;1543-3080&lt;/isbn&gt;&lt;accession-num&gt;WOS:000348695600023&lt;/accession-num&gt;&lt;urls&gt;&lt;related-urls&gt;&lt;url&gt;&amp;lt;Go to ISI&amp;gt;://WOS:000348695600023&lt;/url&gt;&lt;/related-urls&gt;&lt;/urls&gt;&lt;electronic-resource-num&gt;10.1123/jpah.2012-0096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6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19% osteoporosis; 58% female; 56% suffering arthriti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make time to be activ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no formal test of moder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SW OPH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Lim &amp; Taylor 200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Lim&lt;/Author&gt;&lt;Year&gt;2005&lt;/Year&gt;&lt;RecNum&gt;190&lt;/RecNum&gt;&lt;DisplayText&gt;[70]&lt;/DisplayText&gt;&lt;record&gt;&lt;rec-number&gt;190&lt;/rec-number&gt;&lt;foreign-keys&gt;&lt;key app="EN" db-id="rxw9z2a07adt98erw095wxagzwetpzr9ztae" timestamp="1472082640"&gt;190&lt;/key&gt;&lt;/foreign-keys&gt;&lt;ref-type name="Journal Article"&gt;17&lt;/ref-type&gt;&lt;contributors&gt;&lt;authors&gt;&lt;author&gt;Lim, Kim&lt;/author&gt;&lt;author&gt;Taylor, Lee&lt;/author&gt;&lt;/authors&gt;&lt;/contributors&gt;&lt;titles&gt;&lt;title&gt;Factors associated with physical activity among older people—a population-based study&lt;/title&gt;&lt;secondary-title&gt;Preventive Medicine&lt;/secondary-title&gt;&lt;/titles&gt;&lt;periodical&gt;&lt;full-title&gt;Preventive Medicine&lt;/full-title&gt;&lt;/periodical&gt;&lt;pages&gt;33-40&lt;/pages&gt;&lt;volume&gt;40&lt;/volume&gt;&lt;number&gt;1&lt;/number&gt;&lt;keywords&gt;&lt;keyword&gt;Aged&lt;/keyword&gt;&lt;keyword&gt;Aging&lt;/keyword&gt;&lt;keyword&gt;Physical activity&lt;/keyword&gt;&lt;keyword&gt;Older adults&lt;/keyword&gt;&lt;keyword&gt;Mental health&lt;/keyword&gt;&lt;keyword&gt;Health promotion&lt;/keyword&gt;&lt;/keywords&gt;&lt;dates&gt;&lt;year&gt;2005&lt;/year&gt;&lt;pub-dates&gt;&lt;date&gt;1//&lt;/date&gt;&lt;/pub-dates&gt;&lt;/dates&gt;&lt;isbn&gt;0091-7435&lt;/isbn&gt;&lt;urls&gt;&lt;related-urls&gt;&lt;url&gt;http://www.sciencedirect.com/science/article/pii/S0091743504002683&lt;/url&gt;&lt;/related-urls&gt;&lt;/urls&gt;&lt;electronic-resource-num&gt;http://dx.doi.org/10.1016/j.ypmed.2004.04.046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ed feel safe in neighbourhood variable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urses’ Health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James et al.,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James&lt;/Author&gt;&lt;Year&gt;2013&lt;/Year&gt;&lt;RecNum&gt;35&lt;/RecNum&gt;&lt;DisplayText&gt;[71]&lt;/DisplayText&gt;&lt;record&gt;&lt;rec-number&gt;35&lt;/rec-number&gt;&lt;foreign-keys&gt;&lt;key app="EN" db-id="rxw9z2a07adt98erw095wxagzwetpzr9ztae" timestamp="1443569407"&gt;35&lt;/key&gt;&lt;/foreign-keys&gt;&lt;ref-type name="Journal Article"&gt;17&lt;/ref-type&gt;&lt;contributors&gt;&lt;authors&gt;&lt;author&gt;James, Peter&lt;/author&gt;&lt;author&gt;Troped, Philip J.&lt;/author&gt;&lt;author&gt;Hart, Jaime E.&lt;/author&gt;&lt;author&gt;Joshu, Corinne E.&lt;/author&gt;&lt;author&gt;Colditz, Graham A.&lt;/author&gt;&lt;author&gt;Brownson, Ross C.&lt;/author&gt;&lt;author&gt;Ewing, Reid&lt;/author&gt;&lt;author&gt;Laden, Francine&lt;/author&gt;&lt;/authors&gt;&lt;/contributors&gt;&lt;titles&gt;&lt;title&gt;Urban Sprawl, Physical Activity, and Body Mass Index: Nurses&amp;apos; Health Study and Nurses&amp;apos; Health Study 11&lt;/title&gt;&lt;secondary-title&gt;American Journal of Public Health&lt;/secondary-title&gt;&lt;/titles&gt;&lt;periodical&gt;&lt;full-title&gt;American Journal of Public Health&lt;/full-title&gt;&lt;/periodical&gt;&lt;pages&gt;369-375&lt;/pages&gt;&lt;volume&gt;103&lt;/volume&gt;&lt;number&gt;2&lt;/number&gt;&lt;dates&gt;&lt;year&gt;2013&lt;/year&gt;&lt;pub-dates&gt;&lt;date&gt;Feb&lt;/date&gt;&lt;/pub-dates&gt;&lt;/dates&gt;&lt;isbn&gt;0090-0036&lt;/isbn&gt;&lt;accession-num&gt;WOS:000314085900028&lt;/accession-num&gt;&lt;urls&gt;&lt;related-urls&gt;&lt;url&gt;&amp;lt;Go to ISI&amp;gt;://WOS:000314085900028&lt;/url&gt;&lt;/related-urls&gt;&lt;/urls&gt;&lt;electronic-resource-num&gt;10.2105/ajph.2011.300449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urses’ Health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Troped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Troped&lt;/Author&gt;&lt;Year&gt;2014&lt;/Year&gt;&lt;RecNum&gt;81&lt;/RecNum&gt;&lt;DisplayText&gt;[72]&lt;/DisplayText&gt;&lt;record&gt;&lt;rec-number&gt;81&lt;/rec-number&gt;&lt;foreign-keys&gt;&lt;key app="EN" db-id="rxw9z2a07adt98erw095wxagzwetpzr9ztae" timestamp="1443569412"&gt;81&lt;/key&gt;&lt;/foreign-keys&gt;&lt;ref-type name="Journal Article"&gt;17&lt;/ref-type&gt;&lt;contributors&gt;&lt;authors&gt;&lt;author&gt;Troped, Philip J.&lt;/author&gt;&lt;author&gt;Starnes, Heather A.&lt;/author&gt;&lt;author&gt;Puett, Robin C.&lt;/author&gt;&lt;author&gt;Tamura, Kosuke&lt;/author&gt;&lt;author&gt;Cromley, Ellen K.&lt;/author&gt;&lt;author&gt;James, Peter&lt;/author&gt;&lt;author&gt;Ben-Joseph, Eran&lt;/author&gt;&lt;author&gt;Melly, Steven J.&lt;/author&gt;&lt;author&gt;Laden, Francine&lt;/author&gt;&lt;/authors&gt;&lt;/contributors&gt;&lt;titles&gt;&lt;title&gt;Relationships Between the Built Environment and Walking and Weight Status Among Older Women in Three US States&lt;/title&gt;&lt;secondary-title&gt;Journal of Aging and Physical Activity&lt;/secondary-title&gt;&lt;/titles&gt;&lt;periodical&gt;&lt;full-title&gt;Journal of Aging and Physical Activity&lt;/full-title&gt;&lt;/periodical&gt;&lt;pages&gt;114-125&lt;/pages&gt;&lt;volume&gt;22&lt;/volume&gt;&lt;number&gt;1&lt;/number&gt;&lt;dates&gt;&lt;year&gt;2014&lt;/year&gt;&lt;pub-dates&gt;&lt;date&gt;Jan&lt;/date&gt;&lt;/pub-dates&gt;&lt;/dates&gt;&lt;isbn&gt;1063-8652&lt;/isbn&gt;&lt;accession-num&gt;WOS:000329896100012&lt;/accession-num&gt;&lt;urls&gt;&lt;related-urls&gt;&lt;url&gt;&amp;lt;Go to ISI&amp;gt;://WOS:000329896100012&lt;/url&gt;&lt;/related-urls&gt;&lt;/urls&gt;&lt;electronic-resource-num&gt;10.1123/japa:2012-013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intersection and population density were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Oslo Health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Piro et al., 200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Piro&lt;/Author&gt;&lt;Year&gt;2006&lt;/Year&gt;&lt;RecNum&gt;193&lt;/RecNum&gt;&lt;DisplayText&gt;[73]&lt;/DisplayText&gt;&lt;record&gt;&lt;rec-number&gt;193&lt;/rec-number&gt;&lt;foreign-keys&gt;&lt;key app="EN" db-id="rxw9z2a07adt98erw095wxagzwetpzr9ztae" timestamp="1472089579"&gt;193&lt;/key&gt;&lt;/foreign-keys&gt;&lt;ref-type name="Journal Article"&gt;17&lt;/ref-type&gt;&lt;contributors&gt;&lt;authors&gt;&lt;author&gt;Piro, F. N.&lt;/author&gt;&lt;author&gt;Noess, O.&lt;/author&gt;&lt;author&gt;Claussen, B.&lt;/author&gt;&lt;/authors&gt;&lt;/contributors&gt;&lt;titles&gt;&lt;title&gt;Physical activity among elderly people in a city population: the influence of neighbourhood level violence and self perceived safety&lt;/title&gt;&lt;secondary-title&gt;Journal of Epidemiology and Community Health&lt;/secondary-title&gt;&lt;/titles&gt;&lt;periodical&gt;&lt;full-title&gt;Journal of Epidemiology and Community Health&lt;/full-title&gt;&lt;/periodical&gt;&lt;pages&gt;626-632&lt;/pages&gt;&lt;volume&gt;60&lt;/volume&gt;&lt;number&gt;7&lt;/number&gt;&lt;dates&gt;&lt;year&gt;2006&lt;/year&gt;&lt;pub-dates&gt;&lt;date&gt;Jul&lt;/date&gt;&lt;/pub-dates&gt;&lt;/dates&gt;&lt;isbn&gt;0143-005X&lt;/isbn&gt;&lt;accession-num&gt;WOS:000238437200018&lt;/accession-num&gt;&lt;urls&gt;&lt;related-urls&gt;&lt;url&gt;&amp;lt;Go to ISI&amp;gt;://WOS:000238437200018&lt;/url&gt;&lt;/related-urls&gt;&lt;/urls&gt;&lt;electronic-resource-num&gt;10.1136/jech.2005.04269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hysical Activity Monitor 2002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 xml:space="preserve">Pan et al., 2009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&lt;EndNote&gt;&lt;Cite&gt;&lt;Author&gt;Pan&lt;/Author&gt;&lt;Year&gt;2009&lt;/Year&gt;&lt;RecNum&gt;213&lt;/RecNum&gt;&lt;DisplayText&gt;[74]&lt;/DisplayText&gt;&lt;record&gt;&lt;rec-number&gt;213&lt;/rec-number&gt;&lt;foreign-keys&gt;&lt;key app="EN" db-id="rxw9z2a07adt98erw095wxagzwetpzr9ztae" timestamp="1474518331"&gt;213&lt;/key&gt;&lt;/foreign-keys&gt;&lt;ref-type name="Journal Article"&gt;17&lt;/ref-type&gt;&lt;contributors&gt;&lt;authors&gt;&lt;author&gt;Pan, S. Y.&lt;/author&gt;&lt;author&gt;Cameron, C.&lt;/author&gt;&lt;author&gt;DesMeules, M.&lt;/author&gt;&lt;author&gt;Morrison, H.&lt;/author&gt;&lt;author&gt;Craig, C. L.&lt;/author&gt;&lt;author&gt;Jiang, X.&lt;/author&gt;&lt;/authors&gt;&lt;/contributors&gt;&lt;titles&gt;&lt;title&gt;Individual, social, environmental, and physical environmental correlates with physical activity among Canadians: a cross-sectional study&lt;/title&gt;&lt;secondary-title&gt;Bmc Public Health&lt;/secondary-title&gt;&lt;/titles&gt;&lt;periodical&gt;&lt;full-title&gt;BMC Public Health&lt;/full-title&gt;&lt;/periodical&gt;&lt;volume&gt;9&lt;/volume&gt;&lt;dates&gt;&lt;year&gt;2009&lt;/year&gt;&lt;pub-dates&gt;&lt;date&gt;Jan&lt;/date&gt;&lt;/pub-dates&gt;&lt;/dates&gt;&lt;isbn&gt;1471-2458&lt;/isbn&gt;&lt;accession-num&gt;WOS:000263273600001&lt;/accession-num&gt;&lt;urls&gt;&lt;related-urls&gt;&lt;url&gt;&amp;lt;Go to ISI&amp;gt;://WOS:000263273600001&lt;/url&gt;&lt;/related-urls&gt;&lt;/urls&gt;&lt;custom7&gt;21&lt;/custom7&gt;&lt;electronic-resource-num&gt;10.1186/1471-2458-9-21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</w:rPr>
              <w:t>[7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PA inten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ACS (Physical Activity Cohort Scotland)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cMurdo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cMurdo&lt;/Author&gt;&lt;Year&gt;2012&lt;/Year&gt;&lt;RecNum&gt;52&lt;/RecNum&gt;&lt;DisplayText&gt;[75]&lt;/DisplayText&gt;&lt;record&gt;&lt;rec-number&gt;52&lt;/rec-number&gt;&lt;foreign-keys&gt;&lt;key app="EN" db-id="rxw9z2a07adt98erw095wxagzwetpzr9ztae" timestamp="1443569409"&gt;52&lt;/key&gt;&lt;/foreign-keys&gt;&lt;ref-type name="Journal Article"&gt;17&lt;/ref-type&gt;&lt;contributors&gt;&lt;authors&gt;&lt;author&gt;McMurdo, Marion E. T.&lt;/author&gt;&lt;author&gt;Argo, Ishbel&lt;/author&gt;&lt;author&gt;Crombie, Iain K.&lt;/author&gt;&lt;author&gt;Feng, Zhiqiang&lt;/author&gt;&lt;author&gt;Sniehotta, Falko F.&lt;/author&gt;&lt;author&gt;Vadiveloo, Thenmalar&lt;/author&gt;&lt;author&gt;Witham, Miles D.&lt;/author&gt;&lt;author&gt;Donnan, Peter T.&lt;/author&gt;&lt;/authors&gt;&lt;/contributors&gt;&lt;titles&gt;&lt;title&gt;Social, Environmental and Psychological Factors Associated with Objective Physical Activity Levels in the Over 65s&lt;/title&gt;&lt;secondary-title&gt;Plos One&lt;/secondary-title&gt;&lt;/titles&gt;&lt;periodical&gt;&lt;full-title&gt;PLoS One&lt;/full-title&gt;&lt;/periodical&gt;&lt;volume&gt;7&lt;/volume&gt;&lt;number&gt;2&lt;/number&gt;&lt;dates&gt;&lt;year&gt;2012&lt;/year&gt;&lt;pub-dates&gt;&lt;date&gt;Feb 16&lt;/date&gt;&lt;/pub-dates&gt;&lt;/dates&gt;&lt;isbn&gt;1932-6203&lt;/isbn&gt;&lt;accession-num&gt;WOS:000302796200109&lt;/accession-num&gt;&lt;urls&gt;&lt;related-urls&gt;&lt;url&gt;&amp;lt;Go to ISI&amp;gt;://WOS:000302796200109&lt;/url&gt;&lt;/related-urls&gt;&lt;/urls&gt;&lt;custom7&gt;e31878&lt;/custom7&gt;&lt;electronic-resource-num&gt;10.1371/journal.pone.0031878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ducation not ad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7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AC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Sniehotta et al.,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TbmllaG90dGE8L0F1dGhvcj48WWVhcj4yMDEzPC9ZZWFy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TbmllaG90dGE8L0F1dGhvcj48WWVhcj4yMDEzPC9ZZWFy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education not ad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inten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roject OPAL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Davis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EYXZpczwvQXV0aG9yPjxZZWFyPjIwMTE8L1llYXI+PFJl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EYXZpczwvQXV0aG9yPjxZZWFyPjIwMTE8L1llYXI+PFJl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menity access and SE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↑%  higher 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lustering at the clinical level not accounted for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roject OPAL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Fox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 &lt;EndNote&gt;&lt;Cite&gt;&lt;Author&gt;Fox&lt;/Author&gt;&lt;Year&gt;2011&lt;/Year&gt;&lt;RecNum&gt;23&lt;/RecNum&gt;&lt;DisplayText&gt;[78]&lt;/DisplayText&gt;&lt;record&gt;&lt;rec-number&gt;23&lt;/rec-number&gt;&lt;foreign-keys&gt;&lt;key app="EN" db-id="rxw9z2a07adt98erw095wxagzwetpzr9ztae" timestamp="1443569406"&gt;23&lt;/key&gt;&lt;/foreign-keys&gt;&lt;ref-type name="Journal Article"&gt;17&lt;/ref-type&gt;&lt;contributors&gt;&lt;authors&gt;&lt;author&gt;Fox, K. R.&lt;/author&gt;&lt;author&gt;Hillsdon, M.&lt;/author&gt;&lt;author&gt;Sharp, D.&lt;/author&gt;&lt;author&gt;Cooper, A. R.&lt;/author&gt;&lt;author&gt;Coulson, J. C.&lt;/author&gt;&lt;author&gt;Davis, M.&lt;/author&gt;&lt;author&gt;Harris, R.&lt;/author&gt;&lt;author&gt;McKenna, J.&lt;/author&gt;&lt;author&gt;Narici, M.&lt;/author&gt;&lt;author&gt;Stathi, A.&lt;/author&gt;&lt;author&gt;Thompson, J. L.&lt;/author&gt;&lt;/authors&gt;&lt;/contributors&gt;&lt;titles&gt;&lt;title&gt;Neighbourhood deprivation and physical activity in UK older adults&lt;/title&gt;&lt;secondary-title&gt;Health &amp;amp; Place&lt;/secondary-title&gt;&lt;/titles&gt;&lt;periodical&gt;&lt;full-title&gt;Health &amp;amp; Place&lt;/full-title&gt;&lt;/periodical&gt;&lt;pages&gt;633-640&lt;/pages&gt;&lt;volume&gt;17&lt;/volume&gt;&lt;number&gt;2&lt;/number&gt;&lt;dates&gt;&lt;year&gt;2011&lt;/year&gt;&lt;pub-dates&gt;&lt;date&gt;Mar&lt;/date&gt;&lt;/pub-dates&gt;&lt;/dates&gt;&lt;isbn&gt;1353-8292&lt;/isbn&gt;&lt;accession-num&gt;WOS:000289339000026&lt;/accession-num&gt;&lt;urls&gt;&lt;related-urls&gt;&lt;url&gt;&amp;lt;Go to ISI&amp;gt;://WOS:000289339000026&lt;/url&gt;&lt;/related-urls&gt;&lt;/urls&gt;&lt;electronic-resource-num&gt;10.1016/j.healthplace.2011.01.002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  <w:lang w:val="nl-BE"/>
              </w:rPr>
              <w:t>[7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ed distance to nearest shop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7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roject OPAL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Thompson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Thompson&lt;/Author&gt;&lt;Year&gt;2011&lt;/Year&gt;&lt;RecNum&gt;80&lt;/RecNum&gt;&lt;DisplayText&gt;[79]&lt;/DisplayText&gt;&lt;record&gt;&lt;rec-number&gt;80&lt;/rec-number&gt;&lt;foreign-keys&gt;&lt;key app="EN" db-id="rxw9z2a07adt98erw095wxagzwetpzr9ztae" timestamp="1443569412"&gt;80&lt;/key&gt;&lt;/foreign-keys&gt;&lt;ref-type name="Journal Article"&gt;17&lt;/ref-type&gt;&lt;contributors&gt;&lt;authors&gt;&lt;author&gt;Thompson, J. L.&lt;/author&gt;&lt;author&gt;Bentley, G.&lt;/author&gt;&lt;author&gt;Davis, M.&lt;/author&gt;&lt;author&gt;Coulson, J.&lt;/author&gt;&lt;author&gt;Stathi, A.&lt;/author&gt;&lt;author&gt;Fox, K. R.&lt;/author&gt;&lt;/authors&gt;&lt;/contributors&gt;&lt;titles&gt;&lt;title&gt;Food shopping habits, physical activity and health-related indicators among adults aged &amp;gt;= 70 years&lt;/title&gt;&lt;secondary-title&gt;Public Health Nutrition&lt;/secondary-title&gt;&lt;/titles&gt;&lt;periodical&gt;&lt;full-title&gt;Public Health Nutrition&lt;/full-title&gt;&lt;/periodical&gt;&lt;pages&gt;1640-1649&lt;/pages&gt;&lt;volume&gt;14&lt;/volume&gt;&lt;number&gt;9&lt;/number&gt;&lt;dates&gt;&lt;year&gt;2011&lt;/year&gt;&lt;pub-dates&gt;&lt;date&gt;Sep&lt;/date&gt;&lt;/pub-dates&gt;&lt;/dates&gt;&lt;isbn&gt;1368-9800&lt;/isbn&gt;&lt;accession-num&gt;WOS:000294212000018&lt;/accession-num&gt;&lt;urls&gt;&lt;related-urls&gt;&lt;url&gt;&amp;lt;Go to ISI&amp;gt;://WOS:000294212000018&lt;/url&gt;&lt;/related-urls&gt;&lt;/urls&gt;&lt;electronic-resource-num&gt;10.1017/s136898001100074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7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↑%  higher 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color w:val="FFFFFF" w:themeColor="background1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Project RICE pilot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Han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IYW48L0F1dGhvcj48WWVhcj4yMDE2PC9ZZWFyPjxSZWNO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IYW48L0F1dGhvcj48WWVhcj4yMDE2PC9ZZWFyPjxSZWNO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albeit translated vers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not nee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</w:rPr>
              <w:t>SHAPE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br/>
              <w:t xml:space="preserve">Li et al., 2005a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Li&lt;/Author&gt;&lt;Year&gt;2005&lt;/Year&gt;&lt;RecNum&gt;198&lt;/RecNum&gt;&lt;DisplayText&gt;[81]&lt;/DisplayText&gt;&lt;record&gt;&lt;rec-number&gt;198&lt;/rec-number&gt;&lt;foreign-keys&gt;&lt;key app="EN" db-id="rxw9z2a07adt98erw095wxagzwetpzr9ztae" timestamp="1472104311"&gt;198&lt;/key&gt;&lt;/foreign-keys&gt;&lt;ref-type name="Journal Article"&gt;17&lt;/ref-type&gt;&lt;contributors&gt;&lt;authors&gt;&lt;author&gt;Li, F. Z.&lt;/author&gt;&lt;author&gt;Fisher, K. J.&lt;/author&gt;&lt;author&gt;Brownson, R. C.&lt;/author&gt;&lt;author&gt;Bosworth, M.&lt;/author&gt;&lt;/authors&gt;&lt;/contributors&gt;&lt;titles&gt;&lt;title&gt;Multilevel modelling of built environment characteristics related to neighbourhood walking activity in older adults&lt;/title&gt;&lt;secondary-title&gt;Journal of Epidemiology and Community Health&lt;/secondary-title&gt;&lt;/titles&gt;&lt;periodical&gt;&lt;full-title&gt;Journal of Epidemiology and Community Health&lt;/full-title&gt;&lt;/periodical&gt;&lt;pages&gt;558-564&lt;/pages&gt;&lt;volume&gt;59&lt;/volume&gt;&lt;number&gt;7&lt;/number&gt;&lt;dates&gt;&lt;year&gt;2005&lt;/year&gt;&lt;pub-dates&gt;&lt;date&gt;Jul&lt;/date&gt;&lt;/pub-dates&gt;&lt;/dates&gt;&lt;isbn&gt;0143-005X&lt;/isbn&gt;&lt;accession-num&gt;WOS:000229881300010&lt;/accession-num&gt;&lt;urls&gt;&lt;related-urls&gt;&lt;url&gt;&amp;lt;Go to ISI&amp;gt;://WOS:000229881300010&lt;/url&gt;&lt;/related-urls&gt;&lt;/urls&gt;&lt;electronic-resource-num&gt;10.1136/jech.2004.028399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>8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  <w:lang w:val="nl-BE"/>
              </w:rPr>
            </w:pP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t>SHAPE</w:t>
            </w:r>
            <w:r>
              <w:rPr>
                <w:rFonts w:ascii="Calibri" w:eastAsia="Calibri" w:hAnsi="Calibri" w:cs="Times New Roman"/>
                <w:sz w:val="16"/>
                <w:szCs w:val="16"/>
                <w:lang w:val="nl-BE"/>
              </w:rPr>
              <w:br/>
              <w:t xml:space="preserve">Li et al., 2005b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instrText xml:space="preserve"> ADDIN EN.CITE &lt;EndNote&gt;&lt;Cite&gt;&lt;Author&gt;Li&lt;/Author&gt;&lt;Year&gt;2005&lt;/Year&gt;&lt;RecNum&gt;200&lt;/RecNum&gt;&lt;DisplayText&gt;[82]&lt;/DisplayText&gt;&lt;record&gt;&lt;rec-number&gt;200&lt;/rec-number&gt;&lt;foreign-keys&gt;&lt;key app="EN" db-id="rxw9z2a07adt98erw095wxagzwetpzr9ztae" timestamp="1472173589"&gt;200&lt;/key&gt;&lt;/foreign-keys&gt;&lt;ref-type name="Journal Article"&gt;17&lt;/ref-type&gt;&lt;contributors&gt;&lt;authors&gt;&lt;author&gt;Li, F. Z.&lt;/author&gt;&lt;author&gt;Fisher, K. J.&lt;/author&gt;&lt;author&gt;Brownson, R. C.&lt;/author&gt;&lt;/authors&gt;&lt;/contributors&gt;&lt;titles&gt;&lt;title&gt;A multilevel analysis of change in neighborhood walking activity in older adults&lt;/title&gt;&lt;secondary-title&gt;Journal of Aging and Physical Activity&lt;/secondary-title&gt;&lt;/titles&gt;&lt;periodical&gt;&lt;full-title&gt;Journal of Aging and Physical Activity&lt;/full-title&gt;&lt;/periodical&gt;&lt;pages&gt;145-159&lt;/pages&gt;&lt;volume&gt;13&lt;/volume&gt;&lt;number&gt;2&lt;/number&gt;&lt;dates&gt;&lt;year&gt;2005&lt;/year&gt;&lt;pub-dates&gt;&lt;date&gt;Apr&lt;/date&gt;&lt;/pub-dates&gt;&lt;/dates&gt;&lt;isbn&gt;1063-8652&lt;/isbn&gt;&lt;accession-num&gt;WOS:000228426300002&lt;/accession-num&gt;&lt;urls&gt;&lt;related-urls&gt;&lt;url&gt;&amp;lt;Go to ISI&amp;gt;://WOS:000228426300002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  <w:lang w:val="nl-BE"/>
              </w:rPr>
              <w:t>[8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  <w:lang w:val="nl-BE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ongitudi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64% female + inadequate response rat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age and sex not add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HAP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ichael et al., 200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ichael&lt;/Author&gt;&lt;Year&gt;2006&lt;/Year&gt;&lt;RecNum&gt;203&lt;/RecNum&gt;&lt;DisplayText&gt;[83]&lt;/DisplayText&gt;&lt;record&gt;&lt;rec-number&gt;203&lt;/rec-number&gt;&lt;foreign-keys&gt;&lt;key app="EN" db-id="rxw9z2a07adt98erw095wxagzwetpzr9ztae" timestamp="1472436398"&gt;203&lt;/key&gt;&lt;/foreign-keys&gt;&lt;ref-type name="Journal Article"&gt;17&lt;/ref-type&gt;&lt;contributors&gt;&lt;authors&gt;&lt;author&gt;Michael, Y.&lt;/author&gt;&lt;author&gt;Beard, T.&lt;/author&gt;&lt;author&gt;Choi, D. S.&lt;/author&gt;&lt;author&gt;Farquhar, S.&lt;/author&gt;&lt;author&gt;Carlson, N.&lt;/author&gt;&lt;/authors&gt;&lt;/contributors&gt;&lt;titles&gt;&lt;title&gt;Measuring the influence of built neighborhood environments on walking in older adults&lt;/title&gt;&lt;secondary-title&gt;Journal of Aging and Physical Activity&lt;/secondary-title&gt;&lt;/titles&gt;&lt;periodical&gt;&lt;full-title&gt;Journal of Aging and Physical Activity&lt;/full-title&gt;&lt;/periodical&gt;&lt;pages&gt;302-312&lt;/pages&gt;&lt;volume&gt;14&lt;/volume&gt;&lt;number&gt;3&lt;/number&gt;&lt;dates&gt;&lt;year&gt;2006&lt;/year&gt;&lt;pub-dates&gt;&lt;date&gt;Jul&lt;/date&gt;&lt;/pub-dates&gt;&lt;/dates&gt;&lt;isbn&gt;1063-8652&lt;/isbn&gt;&lt;accession-num&gt;WOS:000239376400005&lt;/accession-num&gt;&lt;urls&gt;&lt;related-urls&gt;&lt;url&gt;&amp;lt;Go to ISI&amp;gt;://WOS:000239376400005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67% female + inadequate response rat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(many ORs missing, and all 95% CIs 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>not reported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perceived environmental exposures categorised without justifi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HAP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Nagel et al., 2008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Nagel&lt;/Author&gt;&lt;Year&gt;2008&lt;/Year&gt;&lt;RecNum&gt;194&lt;/RecNum&gt;&lt;DisplayText&gt;[84]&lt;/DisplayText&gt;&lt;record&gt;&lt;rec-number&gt;194&lt;/rec-number&gt;&lt;foreign-keys&gt;&lt;key app="EN" db-id="rxw9z2a07adt98erw095wxagzwetpzr9ztae" timestamp="1472097068"&gt;194&lt;/key&gt;&lt;/foreign-keys&gt;&lt;ref-type name="Journal Article"&gt;17&lt;/ref-type&gt;&lt;contributors&gt;&lt;authors&gt;&lt;author&gt;Nagel, C. L.&lt;/author&gt;&lt;author&gt;Carlson, N. E.&lt;/author&gt;&lt;author&gt;Bosworth, M.&lt;/author&gt;&lt;author&gt;Michael, Y. L.&lt;/author&gt;&lt;/authors&gt;&lt;/contributors&gt;&lt;titles&gt;&lt;title&gt;The relation between neighborhood built environment and walking activity among older adults&lt;/title&gt;&lt;secondary-title&gt;American Journal of Epidemiology&lt;/secondary-title&gt;&lt;/titles&gt;&lt;periodical&gt;&lt;full-title&gt;American Journal of Epidemiology&lt;/full-title&gt;&lt;/periodical&gt;&lt;pages&gt;461-468&lt;/pages&gt;&lt;volume&gt;168&lt;/volume&gt;&lt;number&gt;4&lt;/number&gt;&lt;dates&gt;&lt;year&gt;2008&lt;/year&gt;&lt;pub-dates&gt;&lt;date&gt;Aug&lt;/date&gt;&lt;/pub-dates&gt;&lt;/dates&gt;&lt;isbn&gt;0002-9262&lt;/isbn&gt;&lt;accession-num&gt;WOS:000258329700015&lt;/accession-num&gt;&lt;urls&gt;&lt;related-urls&gt;&lt;url&gt;&amp;lt;Go to ISI&amp;gt;://WOS:000258329700015&lt;/url&gt;&lt;/related-urls&gt;&lt;/urls&gt;&lt;electronic-resource-num&gt;10.1093/aje/kwn158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70% female + inadequate response rat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MARTRAQ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 xml:space="preserve">Frank et al., 2010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Frank&lt;/Author&gt;&lt;Year&gt;2010&lt;/Year&gt;&lt;RecNum&gt;209&lt;/RecNum&gt;&lt;DisplayText&gt;[85]&lt;/DisplayText&gt;&lt;record&gt;&lt;rec-number&gt;209&lt;/rec-number&gt;&lt;foreign-keys&gt;&lt;key app="EN" db-id="rxw9z2a07adt98erw095wxagzwetpzr9ztae" timestamp="1474518046"&gt;209&lt;/key&gt;&lt;/foreign-keys&gt;&lt;ref-type name="Journal Article"&gt;17&lt;/ref-type&gt;&lt;contributors&gt;&lt;authors&gt;&lt;author&gt;Frank, L.&lt;/author&gt;&lt;author&gt;Kerr, J.&lt;/author&gt;&lt;author&gt;Rosenberg, D.&lt;/author&gt;&lt;author&gt;King, A.&lt;/author&gt;&lt;/authors&gt;&lt;/contributors&gt;&lt;titles&gt;&lt;title&gt;Healthy Aging and Where You Live: Community Design Relationships With Physical Activity and Body Weight in Older Americans&lt;/title&gt;&lt;secondary-title&gt;Journal of Physical Activity &amp;amp; Health&lt;/secondary-title&gt;&lt;/titles&gt;&lt;periodical&gt;&lt;full-title&gt;Journal of Physical Activity &amp;amp; Health&lt;/full-title&gt;&lt;/periodical&gt;&lt;pages&gt;S82-S90&lt;/pages&gt;&lt;volume&gt;7&lt;/volume&gt;&lt;dates&gt;&lt;year&gt;2010&lt;/year&gt;&lt;pub-dates&gt;&lt;date&gt;Mar&lt;/date&gt;&lt;/pub-dates&gt;&lt;/dates&gt;&lt;isbn&gt;1543-3080&lt;/isbn&gt;&lt;accession-num&gt;WOS:000280738300014&lt;/accession-num&gt;&lt;urls&gt;&lt;related-urls&gt;&lt;url&gt;&amp;lt;Go to ISI&amp;gt;://WOS:000280738300014&lt;/url&gt;&lt;/related-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travel survey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ation from continuous walkability index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NQL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Kerr et al., 2011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Kerr&lt;/Author&gt;&lt;Year&gt;2011&lt;/Year&gt;&lt;RecNum&gt;237&lt;/RecNum&gt;&lt;DisplayText&gt;[86]&lt;/DisplayText&gt;&lt;record&gt;&lt;rec-number&gt;237&lt;/rec-number&gt;&lt;foreign-keys&gt;&lt;key app="EN" db-id="rxw9z2a07adt98erw095wxagzwetpzr9ztae" timestamp="1475725442"&gt;237&lt;/key&gt;&lt;/foreign-keys&gt;&lt;ref-type name="Journal Article"&gt;17&lt;/ref-type&gt;&lt;contributors&gt;&lt;authors&gt;&lt;author&gt;Kerr, Jacqueline&lt;/author&gt;&lt;author&gt;Carlson, Jordan A.&lt;/author&gt;&lt;author&gt;Sallis, James F.&lt;/author&gt;&lt;author&gt;Rosenberg, Dori&lt;/author&gt;&lt;author&gt;Leak, Chikarlo R.&lt;/author&gt;&lt;author&gt;Saelens, Brian E.&lt;/author&gt;&lt;author&gt;Chapman, James E.&lt;/author&gt;&lt;author&gt;Frank, Lawrence D.&lt;/author&gt;&lt;author&gt;Cain, Kelli L.&lt;/author&gt;&lt;author&gt;Conway, Terry L.&lt;/author&gt;&lt;author&gt;King, Abby C.&lt;/author&gt;&lt;/authors&gt;&lt;/contributors&gt;&lt;titles&gt;&lt;title&gt;Assessing health-related resources in senior living residences&lt;/title&gt;&lt;secondary-title&gt;Journal of Aging Studies&lt;/secondary-title&gt;&lt;/titles&gt;&lt;periodical&gt;&lt;full-title&gt;Journal of Aging Studies&lt;/full-title&gt;&lt;/periodical&gt;&lt;pages&gt;206-214&lt;/pages&gt;&lt;volume&gt;25&lt;/volume&gt;&lt;number&gt;3&lt;/number&gt;&lt;keywords&gt;&lt;keyword&gt;Built environment&lt;/keyword&gt;&lt;keyword&gt;Exercise&lt;/keyword&gt;&lt;keyword&gt;Health promotion&lt;/keyword&gt;&lt;keyword&gt;Quality of life&lt;/keyword&gt;&lt;keyword&gt;Obesity&lt;/keyword&gt;&lt;/keywords&gt;&lt;dates&gt;&lt;year&gt;2011&lt;/year&gt;&lt;pub-dates&gt;&lt;date&gt;8//&lt;/date&gt;&lt;/pub-dates&gt;&lt;/dates&gt;&lt;isbn&gt;0890-4065&lt;/isbn&gt;&lt;urls&gt;&lt;related-urls&gt;&lt;url&gt;http://www.sciencedirect.com/science/article/pii/S0890406511000260&lt;/url&gt;&lt;/related-urls&gt;&lt;/urls&gt;&lt;electronic-resource-num&gt;http://dx.doi.org/10.1016/j.jaging.2011.03.004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71% femal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outcome likely skew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NQLS</w:t>
            </w:r>
          </w:p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arlson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Carlson&lt;/Author&gt;&lt;Year&gt;2012&lt;/Year&gt;&lt;RecNum&gt;5&lt;/RecNum&gt;&lt;DisplayText&gt;[87]&lt;/DisplayText&gt;&lt;record&gt;&lt;rec-number&gt;5&lt;/rec-number&gt;&lt;foreign-keys&gt;&lt;key app="EN" db-id="rxw9z2a07adt98erw095wxagzwetpzr9ztae" timestamp="1443569405"&gt;5&lt;/key&gt;&lt;/foreign-keys&gt;&lt;ref-type name="Journal Article"&gt;17&lt;/ref-type&gt;&lt;contributors&gt;&lt;authors&gt;&lt;author&gt;Carlson, Jordan A.&lt;/author&gt;&lt;author&gt;Sallis, James F.&lt;/author&gt;&lt;author&gt;Conway, Terry L.&lt;/author&gt;&lt;author&gt;Saelens, Brian E.&lt;/author&gt;&lt;author&gt;Frank, Lawrence D.&lt;/author&gt;&lt;author&gt;Kerr, Jacqueline&lt;/author&gt;&lt;author&gt;Cain, Kelli L.&lt;/author&gt;&lt;author&gt;King, Abby C.&lt;/author&gt;&lt;/authors&gt;&lt;/contributors&gt;&lt;titles&gt;&lt;title&gt;Interactions between psychosocial and built environment factors in explaining older adults&amp;apos; physical activity&lt;/title&gt;&lt;secondary-title&gt;Preventive Medicine&lt;/secondary-title&gt;&lt;/titles&gt;&lt;periodical&gt;&lt;full-title&gt;Preventive Medicine&lt;/full-title&gt;&lt;/periodical&gt;&lt;pages&gt;68-73&lt;/pages&gt;&lt;volume&gt;54&lt;/volume&gt;&lt;number&gt;1&lt;/number&gt;&lt;dates&gt;&lt;year&gt;2012&lt;/year&gt;&lt;pub-dates&gt;&lt;date&gt;Jan 1&lt;/date&gt;&lt;/pub-dates&gt;&lt;/dates&gt;&lt;isbn&gt;0091-7435&lt;/isbn&gt;&lt;accession-num&gt;WOS:000299455500016&lt;/accession-num&gt;&lt;urls&gt;&lt;related-urls&gt;&lt;url&gt;&amp;lt;Go to ISI&amp;gt;://WOS:000299455500016&lt;/url&gt;&lt;/related-urls&gt;&lt;/urls&gt;&lt;electronic-resource-num&gt;10.1016/j.ypmed.2011.10.004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sym w:font="Wingdings" w:char="F0E1"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 % Caucasians; higher edu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outcome likely skew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NQL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Bracy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Bracy&lt;/Author&gt;&lt;Year&gt;2014&lt;/Year&gt;&lt;RecNum&gt;3&lt;/RecNum&gt;&lt;DisplayText&gt;[88]&lt;/DisplayText&gt;&lt;record&gt;&lt;rec-number&gt;3&lt;/rec-number&gt;&lt;foreign-keys&gt;&lt;key app="EN" db-id="rxw9z2a07adt98erw095wxagzwetpzr9ztae" timestamp="1443569405"&gt;3&lt;/key&gt;&lt;/foreign-keys&gt;&lt;ref-type name="Journal Article"&gt;17&lt;/ref-type&gt;&lt;contributors&gt;&lt;authors&gt;&lt;author&gt;Bracy, N. L.&lt;/author&gt;&lt;author&gt;Millstein, R. A.&lt;/author&gt;&lt;author&gt;Carlson, J. A.&lt;/author&gt;&lt;author&gt;Conway, T. L.&lt;/author&gt;&lt;author&gt;Sallis, J. F.&lt;/author&gt;&lt;author&gt;Saelens, B. E.&lt;/author&gt;&lt;author&gt;Kerr, J.&lt;/author&gt;&lt;author&gt;Cain, K. L.&lt;/author&gt;&lt;author&gt;Frank, L. D.&lt;/author&gt;&lt;author&gt;King, A. C.&lt;/author&gt;&lt;/authors&gt;&lt;/contributors&gt;&lt;titles&gt;&lt;title&gt;Is the relationship between the built environment and physical activity moderated by perceptions of crime and safety?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volume&gt;11&lt;/volume&gt;&lt;number&gt;1&lt;/number&gt;&lt;dates&gt;&lt;year&gt;2014&lt;/year&gt;&lt;/dates&gt;&lt;urls&gt;&lt;related-urls&gt;&lt;url&gt;http://www.scopus.com/inward/record.url?eid=2-s2.0-84896713044&amp;amp;partnerID=40&amp;amp;md5=04f03f13eeace43a1242b067e8a92423&lt;/url&gt;&lt;/related-urls&gt;&lt;/urls&gt;&lt;custom7&gt;24&lt;/custom7&gt;&lt;electronic-resource-num&gt;10.1186/1479-5868-11-24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N (</w:t>
            </w:r>
            <w:r w:rsidRPr="00AC174B">
              <w:rPr>
                <w:sz w:val="16"/>
                <w:szCs w:val="16"/>
              </w:rPr>
              <w:sym w:font="Wingdings" w:char="F0E1"/>
            </w:r>
            <w:r w:rsidRPr="00AC174B">
              <w:rPr>
                <w:sz w:val="16"/>
                <w:szCs w:val="16"/>
              </w:rPr>
              <w:t xml:space="preserve"> % Caucasians; higher edu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N (outcome likely skew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8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NQL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Cain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Cain&lt;/Author&gt;&lt;Year&gt;2014&lt;/Year&gt;&lt;RecNum&gt;242&lt;/RecNum&gt;&lt;DisplayText&gt;[89]&lt;/DisplayText&gt;&lt;record&gt;&lt;rec-number&gt;242&lt;/rec-number&gt;&lt;foreign-keys&gt;&lt;key app="EN" db-id="rxw9z2a07adt98erw095wxagzwetpzr9ztae" timestamp="1481163267"&gt;242&lt;/key&gt;&lt;/foreign-keys&gt;&lt;ref-type name="Journal Article"&gt;17&lt;/ref-type&gt;&lt;contributors&gt;&lt;authors&gt;&lt;author&gt;Cain, K. L.&lt;/author&gt;&lt;author&gt;Millstein, R. A.&lt;/author&gt;&lt;author&gt;Sallis, J. F.&lt;/author&gt;&lt;author&gt;Conway, T. L.&lt;/author&gt;&lt;author&gt;Gavand, K. A.&lt;/author&gt;&lt;author&gt;Frank, L. D.&lt;/author&gt;&lt;author&gt;Saelens, B. E.&lt;/author&gt;&lt;author&gt;Geremia, C. M.&lt;/author&gt;&lt;author&gt;Chapman, J.&lt;/author&gt;&lt;author&gt;Adams, M. A.&lt;/author&gt;&lt;author&gt;Glanz, K.&lt;/author&gt;&lt;author&gt;King, A. C.&lt;/author&gt;&lt;/authors&gt;&lt;/contributors&gt;&lt;titles&gt;&lt;title&gt;Contribution of streetscape audits to explanation of physical activity in four age groups based on the Microscale Audit of Pedestrian Streetscapes (MAPS)&lt;/title&gt;&lt;secondary-title&gt;Social Science &amp;amp; Medicine&lt;/secondary-title&gt;&lt;/titles&gt;&lt;periodical&gt;&lt;full-title&gt;Social Science &amp;amp; Medicine&lt;/full-title&gt;&lt;/periodical&gt;&lt;pages&gt;82-92&lt;/pages&gt;&lt;volume&gt;116&lt;/volume&gt;&lt;dates&gt;&lt;year&gt;2014&lt;/year&gt;&lt;pub-dates&gt;&lt;date&gt;Sep&lt;/date&gt;&lt;/pub-dates&gt;&lt;/dates&gt;&lt;isbn&gt;0277-9536&lt;/isbn&gt;&lt;accession-num&gt;WOS:000340695700010&lt;/accession-num&gt;&lt;urls&gt;&lt;related-urls&gt;&lt;url&gt;&amp;lt;Go to ISI&amp;gt;://WOS:000340695700010&lt;/url&gt;&lt;/related-urls&gt;&lt;/urls&gt;&lt;electronic-resource-num&gt;10.1016/j.socscimed.2014.06.042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8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↑% Caucasians; higher educa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outcome likely skew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33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NQL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Carlson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DYXJsc29uPC9BdXRob3I+PFllYXI+MjAxNDwvWWVhcj48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DYXJsc29uPC9BdXRob3I+PFllYXI+MjAxNDwvWWVhcj48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sym w:font="Wingdings" w:char="F0E1"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 % Caucasians; higher edu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outcome likely skew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1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SNQLS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Ding et al.,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EaW5nPC9BdXRob3I+PFllYXI+MjAxNDwvWWVhcj48UmVj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>
                <w:fldData xml:space="preserve">PEVuZE5vdGU+PENpdGU+PEF1dGhvcj5EaW5nPC9BdXRob3I+PFllYXI+MjAxNDwvWWVhcj48UmVj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==
</w:fldData>
              </w:fldCha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.DATA 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1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sym w:font="Wingdings" w:char="F0E1"/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 % Caucasians; higher educ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outcome likely skew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lastRenderedPageBreak/>
              <w:t>92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TILDA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cKee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cKee&lt;/Author&gt;&lt;Year&gt;2015&lt;/Year&gt;&lt;RecNum&gt;50&lt;/RecNum&gt;&lt;DisplayText&gt;[92]&lt;/DisplayText&gt;&lt;record&gt;&lt;rec-number&gt;50&lt;/rec-number&gt;&lt;foreign-keys&gt;&lt;key app="EN" db-id="rxw9z2a07adt98erw095wxagzwetpzr9ztae" timestamp="1443569409"&gt;50&lt;/key&gt;&lt;/foreign-keys&gt;&lt;ref-type name="Journal Article"&gt;17&lt;/ref-type&gt;&lt;contributors&gt;&lt;authors&gt;&lt;author&gt;McKee, G.&lt;/author&gt;&lt;author&gt;Kearney, P. M.&lt;/author&gt;&lt;author&gt;Kenny, R. A.&lt;/author&gt;&lt;/authors&gt;&lt;/contributors&gt;&lt;auth-address&gt;School of Nursing and Midwifery, Trinity College Dublin, Dublin, Ireland.&amp;#xD;Epidemiology and Public Health, University College Cork, Cork, Ireland.&amp;#xD;Centre for Medical Gerontology, Trinity College Dublin, Dublin, Ireland.&lt;/auth-address&gt;&lt;titles&gt;&lt;title&gt;The factors associated with self-reported physical activity in older adults living in the community&lt;/title&gt;&lt;secondary-title&gt;Age Ageing&lt;/secondary-title&gt;&lt;/titles&gt;&lt;periodical&gt;&lt;full-title&gt;Age Ageing&lt;/full-title&gt;&lt;/periodical&gt;&lt;pages&gt;586-92&lt;/pages&gt;&lt;volume&gt;44&lt;/volume&gt;&lt;number&gt;4&lt;/number&gt;&lt;edition&gt;2015/04/13&lt;/edition&gt;&lt;keywords&gt;&lt;keyword&gt;community dwelling&lt;/keyword&gt;&lt;keyword&gt;determinants&lt;/keyword&gt;&lt;keyword&gt;older adults&lt;/keyword&gt;&lt;keyword&gt;physical activity&lt;/keyword&gt;&lt;/keywords&gt;&lt;dates&gt;&lt;year&gt;2015&lt;/year&gt;&lt;pub-dates&gt;&lt;date&gt;Jul&lt;/date&gt;&lt;/pub-dates&gt;&lt;/dates&gt;&lt;isbn&gt;1468-2834 (Electronic)&amp;#xD;0002-0729 (Linking)&lt;/isbn&gt;&lt;accession-num&gt;25863770&lt;/accession-num&gt;&lt;urls&gt;&lt;/urls&gt;&lt;electronic-resource-num&gt;10.1093/ageing/afv042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2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3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TILDA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Murtagh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Murtagh&lt;/Author&gt;&lt;Year&gt;2015&lt;/Year&gt;&lt;RecNum&gt;58&lt;/RecNum&gt;&lt;DisplayText&gt;[93]&lt;/DisplayText&gt;&lt;record&gt;&lt;rec-number&gt;58&lt;/rec-number&gt;&lt;foreign-keys&gt;&lt;key app="EN" db-id="rxw9z2a07adt98erw095wxagzwetpzr9ztae" timestamp="1443569409"&gt;58&lt;/key&gt;&lt;/foreign-keys&gt;&lt;ref-type name="Journal Article"&gt;17&lt;/ref-type&gt;&lt;contributors&gt;&lt;authors&gt;&lt;author&gt;Murtagh, E. M.&lt;/author&gt;&lt;author&gt;Murphy, M. H.&lt;/author&gt;&lt;author&gt;Murphy, N. M.&lt;/author&gt;&lt;author&gt;Woods, C.&lt;/author&gt;&lt;author&gt;Nevill, A. M.&lt;/author&gt;&lt;author&gt;Lane, A.&lt;/author&gt;&lt;/authors&gt;&lt;/contributors&gt;&lt;auth-address&gt;Department of Arts Education and Physical Education, Mary Immaculate College, University of Limerick, Limerick, Ireland.&amp;#xD;Sport and Exercise Science Research Institute, University of Ulster, Newtownabbey, Co. Antrim, Northern Ireland.&amp;#xD;Centre for Health Behaviour Research, Waterford Institute of Technology, Waterford, Ireland.&amp;#xD;School of Health and Human Performance, Dublin City University, Dublin, Ireland.&amp;#xD;Faculty of Education, Health and Wellbeing, University of Wolverhampton, Walsall, United Kingdom.&lt;/auth-address&gt;&lt;titles&gt;&lt;title&gt;Prevalence and correlates of physical inactivity in community-dwelling older adults in Ireland&lt;/title&gt;&lt;secondary-title&gt;PLoS One&lt;/secondary-title&gt;&lt;/titles&gt;&lt;periodical&gt;&lt;full-title&gt;PLoS One&lt;/full-title&gt;&lt;/periodical&gt;&lt;pages&gt;e0118293&lt;/pages&gt;&lt;volume&gt;10&lt;/volume&gt;&lt;number&gt;2&lt;/number&gt;&lt;edition&gt;2015/02/12&lt;/edition&gt;&lt;dates&gt;&lt;year&gt;2015&lt;/year&gt;&lt;/dates&gt;&lt;isbn&gt;1932-6203 (Electronic)&amp;#xD;1932-6203 (Linking)&lt;/isbn&gt;&lt;accession-num&gt;25671621&lt;/accession-num&gt;&lt;urls&gt;&lt;/urls&gt;&lt;custom2&gt;PMC4324635&lt;/custom2&gt;&lt;electronic-resource-num&gt;10.1371/journal.pone.0118293&lt;/electronic-resource-num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3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5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4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UAB Study of Aging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Hannon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Hannon&lt;/Author&gt;&lt;Year&gt;2012&lt;/Year&gt;&lt;RecNum&gt;32&lt;/RecNum&gt;&lt;DisplayText&gt;[94]&lt;/DisplayText&gt;&lt;record&gt;&lt;rec-number&gt;32&lt;/rec-number&gt;&lt;foreign-keys&gt;&lt;key app="EN" db-id="rxw9z2a07adt98erw095wxagzwetpzr9ztae" timestamp="1443569407"&gt;32&lt;/key&gt;&lt;/foreign-keys&gt;&lt;ref-type name="Journal Article"&gt;17&lt;/ref-type&gt;&lt;contributors&gt;&lt;authors&gt;&lt;author&gt;Hannon, L., 3rd&lt;/author&gt;&lt;author&gt;Sawyer, P.&lt;/author&gt;&lt;author&gt;Allman, R. M.&lt;/author&gt;&lt;/authors&gt;&lt;/contributors&gt;&lt;auth-address&gt;Tuskegee University.&lt;/auth-address&gt;&lt;titles&gt;&lt;title&gt;Housing, the Neighborhood Environment, and Physical Activity among Older African Americans&lt;/title&gt;&lt;secondary-title&gt;J Health Dispar Res Pract&lt;/secondary-title&gt;&lt;/titles&gt;&lt;periodical&gt;&lt;full-title&gt;J Health Dispar Res Pract&lt;/full-title&gt;&lt;/periodical&gt;&lt;pages&gt;27-41&lt;/pages&gt;&lt;volume&gt;5&lt;/volume&gt;&lt;number&gt;3&lt;/number&gt;&lt;edition&gt;2013/06/08&lt;/edition&gt;&lt;keywords&gt;&lt;keyword&gt;African American&lt;/keyword&gt;&lt;keyword&gt;Housing&lt;/keyword&gt;&lt;keyword&gt;Neighborhood&lt;/keyword&gt;&lt;keyword&gt;Neighborhood Disadvantage&lt;/keyword&gt;&lt;keyword&gt;Physical Activity&lt;/keyword&gt;&lt;/keywords&gt;&lt;dates&gt;&lt;year&gt;2012&lt;/year&gt;&lt;pub-dates&gt;&lt;date&gt;Fall&lt;/date&gt;&lt;/pub-dates&gt;&lt;/dates&gt;&lt;isbn&gt;2166-5222 (Print)&lt;/isbn&gt;&lt;accession-num&gt;23745172&lt;/accession-num&gt;&lt;urls&gt;&lt;/urls&gt;&lt;custom2&gt;PMC3672407&lt;/custom2&gt;&lt;custom6&gt;Nihms473160&lt;/custom6&gt;&lt;remote-database-provider&gt;NLM&lt;/remote-database-provider&gt;&lt;language&gt;Eng&lt;/languag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4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N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 xml:space="preserve">Y 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5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VoisiNuAg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Gauvin et al., 2012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Gauvin&lt;/Author&gt;&lt;Year&gt;2012&lt;/Year&gt;&lt;RecNum&gt;25&lt;/RecNum&gt;&lt;DisplayText&gt;[95]&lt;/DisplayText&gt;&lt;record&gt;&lt;rec-number&gt;25&lt;/rec-number&gt;&lt;foreign-keys&gt;&lt;key app="EN" db-id="rxw9z2a07adt98erw095wxagzwetpzr9ztae" timestamp="1443569407"&gt;25&lt;/key&gt;&lt;/foreign-keys&gt;&lt;ref-type name="Journal Article"&gt;17&lt;/ref-type&gt;&lt;contributors&gt;&lt;authors&gt;&lt;author&gt;Gauvin, Lise&lt;/author&gt;&lt;author&gt;Richard, Lucie&lt;/author&gt;&lt;author&gt;Kestens, Yan&lt;/author&gt;&lt;author&gt;Shatenstein, Bryna&lt;/author&gt;&lt;author&gt;Daniel, Mark&lt;/author&gt;&lt;author&gt;Moore, Spencer D.&lt;/author&gt;&lt;author&gt;Mercille, Genevieve&lt;/author&gt;&lt;author&gt;Payette, Helene&lt;/author&gt;&lt;/authors&gt;&lt;/contributors&gt;&lt;titles&gt;&lt;title&gt;Living in a Well-Serviced Urban Area Is Associated With Maintenance of Frequent Walking Among Seniors in the VoisiNuAge Study&lt;/title&gt;&lt;secondary-title&gt;Journals of Gerontology Series B-Psychological Sciences and Social Sciences&lt;/secondary-title&gt;&lt;/titles&gt;&lt;periodical&gt;&lt;full-title&gt;Journals of Gerontology Series B-Psychological Sciences and Social Sciences&lt;/full-title&gt;&lt;/periodical&gt;&lt;pages&gt;76-88&lt;/pages&gt;&lt;volume&gt;67&lt;/volume&gt;&lt;number&gt;1&lt;/number&gt;&lt;dates&gt;&lt;year&gt;2012&lt;/year&gt;&lt;pub-dates&gt;&lt;date&gt;Jan&lt;/date&gt;&lt;/pub-dates&gt;&lt;/dates&gt;&lt;isbn&gt;1079-5014&lt;/isbn&gt;&lt;accession-num&gt;WOS:000299790900011&lt;/accession-num&gt;&lt;urls&gt;&lt;related-urls&gt;&lt;url&gt;&amp;lt;Go to ISI&amp;gt;://WOS:000299790900011&lt;/url&gt;&lt;/related-urls&gt;&lt;/urls&gt;&lt;electronic-resource-num&gt;10.1093/geronb/gbr134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5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ongitudi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↑% higher educated and non-low income residents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proximity to friend or relativ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examined spatial autocorrelation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categorisation of outcome variable justifi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categorisation of exposure variables unjustifi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6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VoisiNuAge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Julien et al., 2015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Julien&lt;/Author&gt;&lt;Year&gt;2015&lt;/Year&gt;&lt;RecNum&gt;228&lt;/RecNum&gt;&lt;DisplayText&gt;[96]&lt;/DisplayText&gt;&lt;record&gt;&lt;rec-number&gt;228&lt;/rec-number&gt;&lt;foreign-keys&gt;&lt;key app="EN" db-id="rxw9z2a07adt98erw095wxagzwetpzr9ztae" timestamp="1474520193"&gt;228&lt;/key&gt;&lt;/foreign-keys&gt;&lt;ref-type name="Journal Article"&gt;17&lt;/ref-type&gt;&lt;contributors&gt;&lt;authors&gt;&lt;author&gt;Julien, D.&lt;/author&gt;&lt;author&gt;Richard, L.&lt;/author&gt;&lt;author&gt;Gauvin, L.&lt;/author&gt;&lt;author&gt;Fournier, M.&lt;/author&gt;&lt;author&gt;Kestens, Y.&lt;/author&gt;&lt;author&gt;Shatenstein, B.&lt;/author&gt;&lt;author&gt;Daniel, M.&lt;/author&gt;&lt;author&gt;Mercille, G.&lt;/author&gt;&lt;author&gt;Payette, H.&lt;/author&gt;&lt;/authors&gt;&lt;/contributors&gt;&lt;titles&gt;&lt;title&gt;Transit use and walking as potential mediators of the association between accessibility to services and amenities and social participation among urban-dwelling older adults: Insights from the VoisiNuAge study&lt;/title&gt;&lt;secondary-title&gt;Journal of Transport &amp;amp; Health&lt;/secondary-title&gt;&lt;/titles&gt;&lt;periodical&gt;&lt;full-title&gt;Journal of Transport &amp;amp; Health&lt;/full-title&gt;&lt;/periodical&gt;&lt;pages&gt;35-43&lt;/pages&gt;&lt;volume&gt;2&lt;/volume&gt;&lt;number&gt;1&lt;/number&gt;&lt;dates&gt;&lt;year&gt;2015&lt;/year&gt;&lt;pub-dates&gt;&lt;date&gt;Mar&lt;/date&gt;&lt;/pub-dates&gt;&lt;/dates&gt;&lt;isbn&gt;2214-1405&lt;/isbn&gt;&lt;accession-num&gt;WOS:000353849000006&lt;/accession-num&gt;&lt;urls&gt;&lt;related-urls&gt;&lt;url&gt;&amp;lt;Go to ISI&amp;gt;://WOS:000353849000006&lt;/url&gt;&lt;/related-urls&gt;&lt;/urls&gt;&lt;electronic-resource-num&gt;10.1016/j.jth.2014.09.00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6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2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7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Walk the Talk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Hirsch et al., 2016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Hirsch&lt;/Author&gt;&lt;Year&gt;2016&lt;/Year&gt;&lt;RecNum&gt;180&lt;/RecNum&gt;&lt;DisplayText&gt;[97]&lt;/DisplayText&gt;&lt;record&gt;&lt;rec-number&gt;180&lt;/rec-number&gt;&lt;foreign-keys&gt;&lt;key app="EN" db-id="rxw9z2a07adt98erw095wxagzwetpzr9ztae" timestamp="1468552920"&gt;180&lt;/key&gt;&lt;/foreign-keys&gt;&lt;ref-type name="Journal Article"&gt;17&lt;/ref-type&gt;&lt;contributors&gt;&lt;authors&gt;&lt;author&gt;Hirsch, J. A.&lt;/author&gt;&lt;author&gt;Winters, M.&lt;/author&gt;&lt;author&gt;Ashe, M. C.&lt;/author&gt;&lt;author&gt;Clarke, P. J.&lt;/author&gt;&lt;author&gt;McKay, H. A.&lt;/author&gt;&lt;/authors&gt;&lt;/contributors&gt;&lt;auth-address&gt;University of North Carolina at Chapel Hill, Chapel Hill, NC, United States&amp;#xD;University of British Columbia, Vancouver, BC, Canada&amp;#xD;Simon Fraser University, Burnaby, BC, Canada&amp;#xD;University of Michigan, Ann Arbor, MI, United States&lt;/auth-address&gt;&lt;titles&gt;&lt;title&gt;Destinations That Older Adults Experience Within Their GPS Activity Spaces: Relation to Objectively Measured Physical Activity&lt;/title&gt;&lt;secondary-title&gt;Environment and Behavior&lt;/secondary-title&gt;&lt;/titles&gt;&lt;periodical&gt;&lt;full-title&gt;Environment and Behavior&lt;/full-title&gt;&lt;/periodical&gt;&lt;pages&gt;55-77&lt;/pages&gt;&lt;volume&gt;48&lt;/volume&gt;&lt;number&gt;1&lt;/number&gt;&lt;keywords&gt;&lt;keyword&gt;activity space&lt;/keyword&gt;&lt;keyword&gt;destinations&lt;/keyword&gt;&lt;keyword&gt;Global Positioning System (GPS)/Geographic Information System (GIS)&lt;/keyword&gt;&lt;keyword&gt;mobility&lt;/keyword&gt;&lt;keyword&gt;neighborhood attributes&lt;/keyword&gt;&lt;keyword&gt;physical activity&lt;/keyword&gt;&lt;keyword&gt;walkability&lt;/keyword&gt;&lt;/keywords&gt;&lt;dates&gt;&lt;year&gt;2016&lt;/year&gt;&lt;/dates&gt;&lt;work-type&gt;Article&lt;/work-type&gt;&lt;urls&gt;&lt;related-urls&gt;&lt;url&gt;https://www.scopus.com/inward/record.uri?eid=2-s2.0-84954357834&amp;amp;partnerID=40&amp;amp;md5=0e4ced1bec983915ae7591d3daef7d15&lt;/url&gt;&lt;/related-urls&gt;&lt;/urls&gt;&lt;electronic-resource-num&gt;10.1177/0013916515607312&lt;/electronic-resource-num&gt;&lt;remote-database-name&gt;Scopus&lt;/remote-database-name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7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low income older adults only=inadequate response rat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8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WHI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Perry et al.,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Perry&lt;/Author&gt;&lt;Year&gt;2013&lt;/Year&gt;&lt;RecNum&gt;66&lt;/RecNum&gt;&lt;DisplayText&gt;[98]&lt;/DisplayText&gt;&lt;record&gt;&lt;rec-number&gt;66&lt;/rec-number&gt;&lt;foreign-keys&gt;&lt;key app="EN" db-id="rxw9z2a07adt98erw095wxagzwetpzr9ztae" timestamp="1443569410"&gt;66&lt;/key&gt;&lt;/foreign-keys&gt;&lt;ref-type name="Journal Article"&gt;17&lt;/ref-type&gt;&lt;contributors&gt;&lt;authors&gt;&lt;author&gt;Perry, Cynthia K.&lt;/author&gt;&lt;author&gt;Herting, Jerald R.&lt;/author&gt;&lt;author&gt;Berke, Ethan M.&lt;/author&gt;&lt;author&gt;Nguyen, Huong Q.&lt;/author&gt;&lt;author&gt;Moudon, Anne Vernez&lt;/author&gt;&lt;author&gt;Beresford, Shirley A. A.&lt;/author&gt;&lt;author&gt;Ockene, Judith K.&lt;/author&gt;&lt;author&gt;Manson, JoAnn E.&lt;/author&gt;&lt;author&gt;LaCroix, Andrea Z.&lt;/author&gt;&lt;/authors&gt;&lt;/contributors&gt;&lt;titles&gt;&lt;title&gt;Does neighborhood walkability moderate the effects of intrapersonal characteristics on amount of walking in post-menopausal women?&lt;/title&gt;&lt;secondary-title&gt;Health &amp;amp; Place&lt;/secondary-title&gt;&lt;/titles&gt;&lt;periodical&gt;&lt;full-title&gt;Health &amp;amp; Place&lt;/full-title&gt;&lt;/periodical&gt;&lt;pages&gt;39-45&lt;/pages&gt;&lt;volume&gt;21&lt;/volume&gt;&lt;dates&gt;&lt;year&gt;2013&lt;/year&gt;&lt;pub-dates&gt;&lt;date&gt;May&lt;/date&gt;&lt;/pub-dates&gt;&lt;/dates&gt;&lt;isbn&gt;1353-8292&lt;/isbn&gt;&lt;accession-num&gt;WOS:000317266200005&lt;/accession-num&gt;&lt;urls&gt;&lt;related-urls&gt;&lt;url&gt;&amp;lt;Go to ISI&amp;gt;://WOS:000317266200005&lt;/url&gt;&lt;/related-urls&gt;&lt;/urls&gt;&lt;electronic-resource-num&gt;10.1016/j.healthplace.2012.12.007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8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participants keen to be a part of research + inadequate response rat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reliable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  <w:tr w:rsidR="00C06129" w:rsidRPr="00AC174B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99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WISER study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De Melo 2013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de Melo&lt;/Author&gt;&lt;Year&gt;2013&lt;/Year&gt;&lt;RecNum&gt;216&lt;/RecNum&gt;&lt;DisplayText&gt;[99]&lt;/DisplayText&gt;&lt;record&gt;&lt;rec-number&gt;216&lt;/rec-number&gt;&lt;foreign-keys&gt;&lt;key app="EN" db-id="rxw9z2a07adt98erw095wxagzwetpzr9ztae" timestamp="1474518889"&gt;216&lt;/key&gt;&lt;/foreign-keys&gt;&lt;ref-type name="Thesis"&gt;32&lt;/ref-type&gt;&lt;contributors&gt;&lt;authors&gt;&lt;author&gt;de Melo, L. L.&lt;/author&gt;&lt;/authors&gt;&lt;tertiary-authors&gt;&lt;author&gt;Menec, V.&amp;#xD;Ready, E.&lt;/author&gt;&lt;/tertiary-authors&gt;&lt;/contributors&gt;&lt;titles&gt;&lt;title&gt;Perceived neighbourhood environment and health-related outcomes among older adults&lt;/title&gt;&lt;secondary-title&gt;Faculty of Graduate Studies&lt;/secondary-title&gt;&lt;/titles&gt;&lt;volume&gt;Doctor of Philosophy&lt;/volume&gt;&lt;dates&gt;&lt;year&gt;2013&lt;/year&gt;&lt;/dates&gt;&lt;pub-location&gt;Winnipeg, Canada&lt;/pub-location&gt;&lt;publisher&gt;University of Manitoba&lt;/publisher&gt;&lt;work-type&gt;Doctoral&lt;/work-type&gt;&lt;urls&gt;&lt;/urls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99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Longitudi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 (outcome variable poorly defined: increased steps vs. decreased steps—no specified amount repor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4.33</w:t>
            </w:r>
          </w:p>
        </w:tc>
      </w:tr>
      <w:tr w:rsidR="00C06129" w:rsidRPr="00FB55F3" w:rsidTr="00242C3D">
        <w:tc>
          <w:tcPr>
            <w:tcW w:w="0" w:type="auto"/>
            <w:shd w:val="clear" w:color="auto" w:fill="auto"/>
          </w:tcPr>
          <w:p w:rsidR="00C06129" w:rsidRPr="00065151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065151">
              <w:rPr>
                <w:rFonts w:ascii="Calibri" w:eastAsia="Calibri" w:hAnsi="Calibri" w:cs="Times New Roman"/>
                <w:sz w:val="16"/>
                <w:szCs w:val="16"/>
              </w:rPr>
              <w:t>100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5A70E1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ZHTS 2014</w:t>
            </w: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br/>
              <w:t>Zhang et al., 2014</w:t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begin"/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instrText xml:space="preserve"> ADDIN EN.CITE &lt;EndNote&gt;&lt;Cite&gt;&lt;Author&gt;Zhang&lt;/Author&gt;&lt;Year&gt;2014&lt;/Year&gt;&lt;RecNum&gt;90&lt;/RecNum&gt;&lt;DisplayText&gt;[100]&lt;/DisplayText&gt;&lt;record&gt;&lt;rec-number&gt;90&lt;/rec-number&gt;&lt;foreign-keys&gt;&lt;key app="EN" db-id="rxw9z2a07adt98erw095wxagzwetpzr9ztae" timestamp="1443569413"&gt;90&lt;/key&gt;&lt;/foreign-keys&gt;&lt;ref-type name="Journal Article"&gt;17&lt;/ref-type&gt;&lt;contributors&gt;&lt;authors&gt;&lt;author&gt;Zhang, Yi&lt;/author&gt;&lt;author&gt;Li, Yuan&lt;/author&gt;&lt;author&gt;Liu, Qixing&lt;/author&gt;&lt;author&gt;Li, Chaoyang&lt;/author&gt;&lt;/authors&gt;&lt;/contributors&gt;&lt;titles&gt;&lt;title&gt;The Built Environment and Walking Activity of the Elderly: An Empirical Analysis in the Zhongshan Metropolitan Area, China&lt;/title&gt;&lt;secondary-title&gt;Sustainability&lt;/secondary-title&gt;&lt;/titles&gt;&lt;periodical&gt;&lt;full-title&gt;Sustainability&lt;/full-title&gt;&lt;/periodical&gt;&lt;pages&gt;1076-1092&lt;/pages&gt;&lt;volume&gt;6&lt;/volume&gt;&lt;number&gt;2&lt;/number&gt;&lt;dates&gt;&lt;year&gt;2014&lt;/year&gt;&lt;pub-dates&gt;&lt;date&gt;Feb&lt;/date&gt;&lt;/pub-dates&gt;&lt;/dates&gt;&lt;isbn&gt;2071-1050&lt;/isbn&gt;&lt;accession-num&gt;WOS:000332123100034&lt;/accession-num&gt;&lt;urls&gt;&lt;related-urls&gt;&lt;url&gt;&amp;lt;Go to ISI&amp;gt;://WOS:000332123100034&lt;/url&gt;&lt;/related-urls&gt;&lt;/urls&gt;&lt;electronic-resource-num&gt;10.3390/su6021076&lt;/electronic-resource-num&gt;&lt;/record&gt;&lt;/Cite&gt;&lt;/EndNote&gt;</w:instrTex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separate"/>
            </w:r>
            <w:r w:rsidR="005A70E1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[100]</w:t>
            </w:r>
            <w:r w:rsidR="005A70E1">
              <w:rPr>
                <w:rFonts w:ascii="Calibri" w:eastAsia="Calibri" w:hAnsi="Calibri" w:cs="Times New Roman"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Cross-sectional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pro-walking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 (insignificant overdispersion reported, zero-inflated Poisson model adopted)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C06129" w:rsidRPr="00AC174B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C06129" w:rsidRPr="00F075C5" w:rsidRDefault="00C06129" w:rsidP="00C06129">
            <w:pPr>
              <w:spacing w:after="0" w:line="240" w:lineRule="auto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AC174B">
              <w:rPr>
                <w:rFonts w:ascii="Calibri" w:eastAsia="Calibri" w:hAnsi="Calibri" w:cs="Times New Roman"/>
                <w:sz w:val="16"/>
                <w:szCs w:val="16"/>
              </w:rPr>
              <w:t>3.67</w:t>
            </w:r>
          </w:p>
        </w:tc>
      </w:tr>
    </w:tbl>
    <w:p w:rsidR="001908C5" w:rsidRDefault="001908C5"/>
    <w:p w:rsidR="001E4A3D" w:rsidRDefault="001E4A3D">
      <w:pPr>
        <w:rPr>
          <w:b/>
        </w:rPr>
      </w:pPr>
    </w:p>
    <w:p w:rsidR="001E4A3D" w:rsidRDefault="001E4A3D">
      <w:pPr>
        <w:rPr>
          <w:b/>
        </w:rPr>
      </w:pPr>
    </w:p>
    <w:p w:rsidR="001E4A3D" w:rsidRDefault="001E4A3D">
      <w:pPr>
        <w:rPr>
          <w:b/>
        </w:rPr>
      </w:pPr>
    </w:p>
    <w:p w:rsidR="005A70E1" w:rsidRDefault="005A70E1" w:rsidP="005A70E1">
      <w:pPr>
        <w:spacing w:line="360" w:lineRule="auto"/>
        <w:rPr>
          <w:b/>
        </w:rPr>
        <w:sectPr w:rsidR="005A70E1" w:rsidSect="00242C3D">
          <w:footerReference w:type="default" r:id="rId6"/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:rsidR="005A70E1" w:rsidRPr="00E94923" w:rsidRDefault="001908C5" w:rsidP="005A70E1">
      <w:pPr>
        <w:spacing w:line="360" w:lineRule="auto"/>
        <w:rPr>
          <w:sz w:val="20"/>
          <w:szCs w:val="20"/>
        </w:rPr>
      </w:pPr>
      <w:bookmarkStart w:id="0" w:name="_GoBack"/>
      <w:r w:rsidRPr="00E94923">
        <w:rPr>
          <w:b/>
          <w:sz w:val="20"/>
          <w:szCs w:val="20"/>
        </w:rPr>
        <w:lastRenderedPageBreak/>
        <w:t>References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fldChar w:fldCharType="begin"/>
      </w:r>
      <w:r w:rsidRPr="00E94923">
        <w:rPr>
          <w:sz w:val="20"/>
          <w:szCs w:val="20"/>
        </w:rPr>
        <w:instrText xml:space="preserve"> ADDIN EN.REFLIST </w:instrText>
      </w:r>
      <w:r w:rsidRPr="00E94923">
        <w:rPr>
          <w:sz w:val="20"/>
          <w:szCs w:val="20"/>
        </w:rPr>
        <w:fldChar w:fldCharType="separate"/>
      </w:r>
      <w:r w:rsidRPr="00E94923">
        <w:rPr>
          <w:sz w:val="20"/>
          <w:szCs w:val="20"/>
        </w:rPr>
        <w:t>1.</w:t>
      </w:r>
      <w:r w:rsidRPr="00E94923">
        <w:rPr>
          <w:sz w:val="20"/>
          <w:szCs w:val="20"/>
        </w:rPr>
        <w:tab/>
        <w:t xml:space="preserve">Nathan, A., L. Wood, and B. Giles-Corti, </w:t>
      </w:r>
      <w:r w:rsidRPr="00E94923">
        <w:rPr>
          <w:i/>
          <w:sz w:val="20"/>
          <w:szCs w:val="20"/>
        </w:rPr>
        <w:t>Perceptions of the Built Environment and Associations With Walking Among Retirement Village Residents.</w:t>
      </w:r>
      <w:r w:rsidRPr="00E94923">
        <w:rPr>
          <w:sz w:val="20"/>
          <w:szCs w:val="20"/>
        </w:rPr>
        <w:t xml:space="preserve"> Environment and Behavior, 2014. </w:t>
      </w:r>
      <w:r w:rsidRPr="00E94923">
        <w:rPr>
          <w:b/>
          <w:sz w:val="20"/>
          <w:szCs w:val="20"/>
        </w:rPr>
        <w:t>46</w:t>
      </w:r>
      <w:r w:rsidRPr="00E94923">
        <w:rPr>
          <w:sz w:val="20"/>
          <w:szCs w:val="20"/>
        </w:rPr>
        <w:t>(1): p. 46-6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.</w:t>
      </w:r>
      <w:r w:rsidRPr="00E94923">
        <w:rPr>
          <w:sz w:val="20"/>
          <w:szCs w:val="20"/>
        </w:rPr>
        <w:tab/>
        <w:t xml:space="preserve">Nathan, A., L. Wood, and B. Giles-Corti, </w:t>
      </w:r>
      <w:r w:rsidRPr="00E94923">
        <w:rPr>
          <w:i/>
          <w:sz w:val="20"/>
          <w:szCs w:val="20"/>
        </w:rPr>
        <w:t>Examining correlates of self-reported and objectively measured physical activity among retirement village residents.</w:t>
      </w:r>
      <w:r w:rsidRPr="00E94923">
        <w:rPr>
          <w:sz w:val="20"/>
          <w:szCs w:val="20"/>
        </w:rPr>
        <w:t xml:space="preserve"> Australasian Journal on Ageing, 2014. </w:t>
      </w:r>
      <w:r w:rsidRPr="00E94923">
        <w:rPr>
          <w:b/>
          <w:sz w:val="20"/>
          <w:szCs w:val="20"/>
        </w:rPr>
        <w:t>33</w:t>
      </w:r>
      <w:r w:rsidRPr="00E94923">
        <w:rPr>
          <w:sz w:val="20"/>
          <w:szCs w:val="20"/>
        </w:rPr>
        <w:t>(4): p. 250-25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.</w:t>
      </w:r>
      <w:r w:rsidRPr="00E94923">
        <w:rPr>
          <w:sz w:val="20"/>
          <w:szCs w:val="20"/>
        </w:rPr>
        <w:tab/>
        <w:t xml:space="preserve">Nathan, A., L. Wood, and B. Giles-Corti, </w:t>
      </w:r>
      <w:r w:rsidRPr="00E94923">
        <w:rPr>
          <w:i/>
          <w:sz w:val="20"/>
          <w:szCs w:val="20"/>
        </w:rPr>
        <w:t>Exploring Socioecological Correlates of Active Living in Retirement Village Residents.</w:t>
      </w:r>
      <w:r w:rsidRPr="00E94923">
        <w:rPr>
          <w:sz w:val="20"/>
          <w:szCs w:val="20"/>
        </w:rPr>
        <w:t xml:space="preserve"> Journal of Aging &amp; Physical Activity, 2014. </w:t>
      </w:r>
      <w:r w:rsidRPr="00E94923">
        <w:rPr>
          <w:b/>
          <w:sz w:val="20"/>
          <w:szCs w:val="20"/>
        </w:rPr>
        <w:t>22</w:t>
      </w:r>
      <w:r w:rsidRPr="00E94923">
        <w:rPr>
          <w:sz w:val="20"/>
          <w:szCs w:val="20"/>
        </w:rPr>
        <w:t>(1): p. 1-1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.</w:t>
      </w:r>
      <w:r w:rsidRPr="00E94923">
        <w:rPr>
          <w:sz w:val="20"/>
          <w:szCs w:val="20"/>
        </w:rPr>
        <w:tab/>
        <w:t xml:space="preserve">Hanibuchi, T., et al., </w:t>
      </w:r>
      <w:r w:rsidRPr="00E94923">
        <w:rPr>
          <w:i/>
          <w:sz w:val="20"/>
          <w:szCs w:val="20"/>
        </w:rPr>
        <w:t>Neighborhood built environment and physical activity of Japanese older adults: results from the Aichi Gerontological Evaluation Study (AGES).</w:t>
      </w:r>
      <w:r w:rsidRPr="00E94923">
        <w:rPr>
          <w:sz w:val="20"/>
          <w:szCs w:val="20"/>
        </w:rPr>
        <w:t xml:space="preserve"> BMC Public Health, 2011. </w:t>
      </w:r>
      <w:r w:rsidRPr="00E94923">
        <w:rPr>
          <w:b/>
          <w:sz w:val="20"/>
          <w:szCs w:val="20"/>
        </w:rPr>
        <w:t>11</w:t>
      </w:r>
      <w:r w:rsidRPr="00E94923">
        <w:rPr>
          <w:sz w:val="20"/>
          <w:szCs w:val="20"/>
        </w:rPr>
        <w:t>: p. 657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.</w:t>
      </w:r>
      <w:r w:rsidRPr="00E94923">
        <w:rPr>
          <w:sz w:val="20"/>
          <w:szCs w:val="20"/>
        </w:rPr>
        <w:tab/>
        <w:t xml:space="preserve">Cerin, E., et al., </w:t>
      </w:r>
      <w:r w:rsidRPr="00E94923">
        <w:rPr>
          <w:i/>
          <w:sz w:val="20"/>
          <w:szCs w:val="20"/>
        </w:rPr>
        <w:t>Associations of neighborhood environment with brain imaging outcomes in the AIBL cohort.</w:t>
      </w:r>
      <w:r w:rsidRPr="00E94923">
        <w:rPr>
          <w:sz w:val="20"/>
          <w:szCs w:val="20"/>
        </w:rPr>
        <w:t xml:space="preserve"> Alzheimers Dement, 201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.</w:t>
      </w:r>
      <w:r w:rsidRPr="00E94923">
        <w:rPr>
          <w:sz w:val="20"/>
          <w:szCs w:val="20"/>
        </w:rPr>
        <w:tab/>
        <w:t xml:space="preserve">Cerin, E., et al., </w:t>
      </w:r>
      <w:r w:rsidRPr="00E94923">
        <w:rPr>
          <w:i/>
          <w:sz w:val="20"/>
          <w:szCs w:val="20"/>
        </w:rPr>
        <w:t>Associations of objectively-assessed neighborhood characteristics with older adults’ total physical activity and sedentary time in an ultra-dense urban environment: Findings from the ALECS study.</w:t>
      </w:r>
      <w:r w:rsidRPr="00E94923">
        <w:rPr>
          <w:sz w:val="20"/>
          <w:szCs w:val="20"/>
        </w:rPr>
        <w:t xml:space="preserve"> Health and Place, 2016. </w:t>
      </w:r>
      <w:r w:rsidRPr="00E94923">
        <w:rPr>
          <w:b/>
          <w:sz w:val="20"/>
          <w:szCs w:val="20"/>
        </w:rPr>
        <w:t>42</w:t>
      </w:r>
      <w:r w:rsidRPr="00E94923">
        <w:rPr>
          <w:sz w:val="20"/>
          <w:szCs w:val="20"/>
        </w:rPr>
        <w:t>: p. 1-1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.</w:t>
      </w:r>
      <w:r w:rsidRPr="00E94923">
        <w:rPr>
          <w:sz w:val="20"/>
          <w:szCs w:val="20"/>
        </w:rPr>
        <w:tab/>
        <w:t xml:space="preserve">Espinel, P.T., et al., </w:t>
      </w:r>
      <w:r w:rsidRPr="00E94923">
        <w:rPr>
          <w:i/>
          <w:sz w:val="20"/>
          <w:szCs w:val="20"/>
        </w:rPr>
        <w:t>Older adults' time in sedentary, light and moderate intensity activities and correlates: Application of Australian Time Use Survey.</w:t>
      </w:r>
      <w:r w:rsidRPr="00E94923">
        <w:rPr>
          <w:sz w:val="20"/>
          <w:szCs w:val="20"/>
        </w:rPr>
        <w:t xml:space="preserve"> Journal of Science and Medicine in Sport, 2015. </w:t>
      </w:r>
      <w:r w:rsidRPr="00E94923">
        <w:rPr>
          <w:b/>
          <w:sz w:val="20"/>
          <w:szCs w:val="20"/>
        </w:rPr>
        <w:t>18</w:t>
      </w:r>
      <w:r w:rsidRPr="00E94923">
        <w:rPr>
          <w:sz w:val="20"/>
          <w:szCs w:val="20"/>
        </w:rPr>
        <w:t>(2): p. 161-16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.</w:t>
      </w:r>
      <w:r w:rsidRPr="00E94923">
        <w:rPr>
          <w:sz w:val="20"/>
          <w:szCs w:val="20"/>
        </w:rPr>
        <w:tab/>
        <w:t xml:space="preserve">King, A.C., et al., </w:t>
      </w:r>
      <w:r w:rsidRPr="00E94923">
        <w:rPr>
          <w:i/>
          <w:sz w:val="20"/>
          <w:szCs w:val="20"/>
        </w:rPr>
        <w:t>Perceived environments as physical activity correlates and moderators of intervention in five studies.</w:t>
      </w:r>
      <w:r w:rsidRPr="00E94923">
        <w:rPr>
          <w:sz w:val="20"/>
          <w:szCs w:val="20"/>
        </w:rPr>
        <w:t xml:space="preserve"> American Journal of Health Promotion, 2006. </w:t>
      </w:r>
      <w:r w:rsidRPr="00E94923">
        <w:rPr>
          <w:b/>
          <w:sz w:val="20"/>
          <w:szCs w:val="20"/>
        </w:rPr>
        <w:t>21</w:t>
      </w:r>
      <w:r w:rsidRPr="00E94923">
        <w:rPr>
          <w:sz w:val="20"/>
          <w:szCs w:val="20"/>
        </w:rPr>
        <w:t>(1): p. 24-3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.</w:t>
      </w:r>
      <w:r w:rsidRPr="00E94923">
        <w:rPr>
          <w:sz w:val="20"/>
          <w:szCs w:val="20"/>
        </w:rPr>
        <w:tab/>
        <w:t xml:space="preserve">Van Cauwenberg, J., et al., </w:t>
      </w:r>
      <w:r w:rsidRPr="00E94923">
        <w:rPr>
          <w:i/>
          <w:sz w:val="20"/>
          <w:szCs w:val="20"/>
        </w:rPr>
        <w:t>Neighborhood walkability and health outcomes among older adults: The mediating role of physical activity.</w:t>
      </w:r>
      <w:r w:rsidRPr="00E94923">
        <w:rPr>
          <w:sz w:val="20"/>
          <w:szCs w:val="20"/>
        </w:rPr>
        <w:t xml:space="preserve"> Health Place, 2016. </w:t>
      </w:r>
      <w:r w:rsidRPr="00E94923">
        <w:rPr>
          <w:b/>
          <w:sz w:val="20"/>
          <w:szCs w:val="20"/>
        </w:rPr>
        <w:t>37</w:t>
      </w:r>
      <w:r w:rsidRPr="00E94923">
        <w:rPr>
          <w:sz w:val="20"/>
          <w:szCs w:val="20"/>
        </w:rPr>
        <w:t>: p. 16-2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0.</w:t>
      </w:r>
      <w:r w:rsidRPr="00E94923">
        <w:rPr>
          <w:sz w:val="20"/>
          <w:szCs w:val="20"/>
        </w:rPr>
        <w:tab/>
        <w:t xml:space="preserve">Van Holle, V., et al., </w:t>
      </w:r>
      <w:r w:rsidRPr="00E94923">
        <w:rPr>
          <w:i/>
          <w:sz w:val="20"/>
          <w:szCs w:val="20"/>
        </w:rPr>
        <w:t>The Association between Belgian Older Adults' Physical Functioning and Physical Activity: What Is the Moderating Role of the Physical Environment?</w:t>
      </w:r>
      <w:r w:rsidRPr="00E94923">
        <w:rPr>
          <w:sz w:val="20"/>
          <w:szCs w:val="20"/>
        </w:rPr>
        <w:t xml:space="preserve"> PLoS One, 2016. </w:t>
      </w:r>
      <w:r w:rsidRPr="00E94923">
        <w:rPr>
          <w:b/>
          <w:sz w:val="20"/>
          <w:szCs w:val="20"/>
        </w:rPr>
        <w:t>11</w:t>
      </w:r>
      <w:r w:rsidRPr="00E94923">
        <w:rPr>
          <w:sz w:val="20"/>
          <w:szCs w:val="20"/>
        </w:rPr>
        <w:t>(2): p. e014839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1.</w:t>
      </w:r>
      <w:r w:rsidRPr="00E94923">
        <w:rPr>
          <w:sz w:val="20"/>
          <w:szCs w:val="20"/>
        </w:rPr>
        <w:tab/>
        <w:t xml:space="preserve">Jefferis, B.J., et al., </w:t>
      </w:r>
      <w:r w:rsidRPr="00E94923">
        <w:rPr>
          <w:i/>
          <w:sz w:val="20"/>
          <w:szCs w:val="20"/>
        </w:rPr>
        <w:t>Adherence to physical activity guidelines in older adults, using objectively measured physical activity in a population-based study.</w:t>
      </w:r>
      <w:r w:rsidRPr="00E94923">
        <w:rPr>
          <w:sz w:val="20"/>
          <w:szCs w:val="20"/>
        </w:rPr>
        <w:t xml:space="preserve"> BMC Public Health, 2014. </w:t>
      </w:r>
      <w:r w:rsidRPr="00E94923">
        <w:rPr>
          <w:b/>
          <w:sz w:val="20"/>
          <w:szCs w:val="20"/>
        </w:rPr>
        <w:t>14</w:t>
      </w:r>
      <w:r w:rsidRPr="00E94923">
        <w:rPr>
          <w:sz w:val="20"/>
          <w:szCs w:val="20"/>
        </w:rPr>
        <w:t>(1)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2.</w:t>
      </w:r>
      <w:r w:rsidRPr="00E94923">
        <w:rPr>
          <w:sz w:val="20"/>
          <w:szCs w:val="20"/>
        </w:rPr>
        <w:tab/>
        <w:t xml:space="preserve">Spinney, J.E.L. and H. Millward, </w:t>
      </w:r>
      <w:r w:rsidRPr="00E94923">
        <w:rPr>
          <w:i/>
          <w:sz w:val="20"/>
          <w:szCs w:val="20"/>
        </w:rPr>
        <w:t>Active Living Among Older Canadians: A Time-Use Perspective Over 3 Decades.</w:t>
      </w:r>
      <w:r w:rsidRPr="00E94923">
        <w:rPr>
          <w:sz w:val="20"/>
          <w:szCs w:val="20"/>
        </w:rPr>
        <w:t xml:space="preserve"> Journal of Aging and Physical Activity, 2014. </w:t>
      </w:r>
      <w:r w:rsidRPr="00E94923">
        <w:rPr>
          <w:b/>
          <w:sz w:val="20"/>
          <w:szCs w:val="20"/>
        </w:rPr>
        <w:t>22</w:t>
      </w:r>
      <w:r w:rsidRPr="00E94923">
        <w:rPr>
          <w:sz w:val="20"/>
          <w:szCs w:val="20"/>
        </w:rPr>
        <w:t>(1): p. 103-11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3.</w:t>
      </w:r>
      <w:r w:rsidRPr="00E94923">
        <w:rPr>
          <w:sz w:val="20"/>
          <w:szCs w:val="20"/>
        </w:rPr>
        <w:tab/>
        <w:t xml:space="preserve">Winters, M., et al., </w:t>
      </w:r>
      <w:r w:rsidRPr="00E94923">
        <w:rPr>
          <w:i/>
          <w:sz w:val="20"/>
          <w:szCs w:val="20"/>
        </w:rPr>
        <w:t>Older adults' outdoor walking and the built environment: does income matter?</w:t>
      </w:r>
      <w:r w:rsidRPr="00E94923">
        <w:rPr>
          <w:sz w:val="20"/>
          <w:szCs w:val="20"/>
        </w:rPr>
        <w:t xml:space="preserve"> BMC Public Health, 2015. </w:t>
      </w:r>
      <w:r w:rsidRPr="00E94923">
        <w:rPr>
          <w:b/>
          <w:sz w:val="20"/>
          <w:szCs w:val="20"/>
        </w:rPr>
        <w:t>15</w:t>
      </w:r>
      <w:r w:rsidRPr="00E94923">
        <w:rPr>
          <w:sz w:val="20"/>
          <w:szCs w:val="20"/>
        </w:rPr>
        <w:t>(1): p. 1-8 8p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4.</w:t>
      </w:r>
      <w:r w:rsidRPr="00E94923">
        <w:rPr>
          <w:sz w:val="20"/>
          <w:szCs w:val="20"/>
        </w:rPr>
        <w:tab/>
        <w:t xml:space="preserve">Li, Y., D. Kao, and T.Q. Dinh, </w:t>
      </w:r>
      <w:r w:rsidRPr="00E94923">
        <w:rPr>
          <w:i/>
          <w:sz w:val="20"/>
          <w:szCs w:val="20"/>
        </w:rPr>
        <w:t>Correlates of Neighborhood Environment With Walking Among Older Asian Americans.</w:t>
      </w:r>
      <w:r w:rsidRPr="00E94923">
        <w:rPr>
          <w:sz w:val="20"/>
          <w:szCs w:val="20"/>
        </w:rPr>
        <w:t xml:space="preserve"> Journal of Aging &amp; Health, 2015. </w:t>
      </w:r>
      <w:r w:rsidRPr="00E94923">
        <w:rPr>
          <w:b/>
          <w:sz w:val="20"/>
          <w:szCs w:val="20"/>
        </w:rPr>
        <w:t>27</w:t>
      </w:r>
      <w:r w:rsidRPr="00E94923">
        <w:rPr>
          <w:sz w:val="20"/>
          <w:szCs w:val="20"/>
        </w:rPr>
        <w:t>(1): p. 17-3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5.</w:t>
      </w:r>
      <w:r w:rsidRPr="00E94923">
        <w:rPr>
          <w:sz w:val="20"/>
          <w:szCs w:val="20"/>
        </w:rPr>
        <w:tab/>
        <w:t xml:space="preserve">Mendes de Leon, C.F.C., K. A., et al., </w:t>
      </w:r>
      <w:r w:rsidRPr="00E94923">
        <w:rPr>
          <w:i/>
          <w:sz w:val="20"/>
          <w:szCs w:val="20"/>
        </w:rPr>
        <w:t>Neighborhood Social Cohesion and Disorder in Relation to Walking in Community-Dwelling Older Adults A Multilevel Analysis.</w:t>
      </w:r>
      <w:r w:rsidRPr="00E94923">
        <w:rPr>
          <w:sz w:val="20"/>
          <w:szCs w:val="20"/>
        </w:rPr>
        <w:t xml:space="preserve"> Journal of Aging and Health, 2009. </w:t>
      </w:r>
      <w:r w:rsidRPr="00E94923">
        <w:rPr>
          <w:b/>
          <w:sz w:val="20"/>
          <w:szCs w:val="20"/>
        </w:rPr>
        <w:t>21</w:t>
      </w:r>
      <w:r w:rsidRPr="00E94923">
        <w:rPr>
          <w:sz w:val="20"/>
          <w:szCs w:val="20"/>
        </w:rPr>
        <w:t>(1): p. 155-171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6.</w:t>
      </w:r>
      <w:r w:rsidRPr="00E94923">
        <w:rPr>
          <w:sz w:val="20"/>
          <w:szCs w:val="20"/>
        </w:rPr>
        <w:tab/>
        <w:t xml:space="preserve">Thompson, C.W., et al., </w:t>
      </w:r>
      <w:r w:rsidRPr="00E94923">
        <w:rPr>
          <w:i/>
          <w:sz w:val="20"/>
          <w:szCs w:val="20"/>
        </w:rPr>
        <w:t>Do changes to the local street environment alter behaviour and quality of life of older adults? the 'DIY Streets' intervention.</w:t>
      </w:r>
      <w:r w:rsidRPr="00E94923">
        <w:rPr>
          <w:sz w:val="20"/>
          <w:szCs w:val="20"/>
        </w:rPr>
        <w:t xml:space="preserve"> British Journal of Sports Medicine, 2012. </w:t>
      </w:r>
      <w:r w:rsidRPr="00E94923">
        <w:rPr>
          <w:b/>
          <w:sz w:val="20"/>
          <w:szCs w:val="20"/>
        </w:rPr>
        <w:t>48</w:t>
      </w:r>
      <w:r w:rsidRPr="00E94923">
        <w:rPr>
          <w:sz w:val="20"/>
          <w:szCs w:val="20"/>
        </w:rPr>
        <w:t>(13): p. 1059-106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7.</w:t>
      </w:r>
      <w:r w:rsidRPr="00E94923">
        <w:rPr>
          <w:sz w:val="20"/>
          <w:szCs w:val="20"/>
        </w:rPr>
        <w:tab/>
        <w:t xml:space="preserve">Merom, D., et al., </w:t>
      </w:r>
      <w:r w:rsidRPr="00E94923">
        <w:rPr>
          <w:i/>
          <w:sz w:val="20"/>
          <w:szCs w:val="20"/>
        </w:rPr>
        <w:t>Neighborhood walkability, fear and risk of falling and response to walking promotion: The Easy Steps to Health 12-month randomized controlled trial.</w:t>
      </w:r>
      <w:r w:rsidRPr="00E94923">
        <w:rPr>
          <w:sz w:val="20"/>
          <w:szCs w:val="20"/>
        </w:rPr>
        <w:t xml:space="preserve"> Prev Med Rep, 2015. </w:t>
      </w:r>
      <w:r w:rsidRPr="00E94923">
        <w:rPr>
          <w:b/>
          <w:sz w:val="20"/>
          <w:szCs w:val="20"/>
        </w:rPr>
        <w:t>2</w:t>
      </w:r>
      <w:r w:rsidRPr="00E94923">
        <w:rPr>
          <w:sz w:val="20"/>
          <w:szCs w:val="20"/>
        </w:rPr>
        <w:t>: p. 704-1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8.</w:t>
      </w:r>
      <w:r w:rsidRPr="00E94923">
        <w:rPr>
          <w:sz w:val="20"/>
          <w:szCs w:val="20"/>
        </w:rPr>
        <w:tab/>
        <w:t xml:space="preserve">Timmermans, E.J., et al., </w:t>
      </w:r>
      <w:r w:rsidRPr="00E94923">
        <w:rPr>
          <w:i/>
          <w:sz w:val="20"/>
          <w:szCs w:val="20"/>
        </w:rPr>
        <w:t>The association of the neighbourhood built environment with objectively measured physical activity in older adults with and without lower limb osteoarthritis.</w:t>
      </w:r>
      <w:r w:rsidRPr="00E94923">
        <w:rPr>
          <w:sz w:val="20"/>
          <w:szCs w:val="20"/>
        </w:rPr>
        <w:t xml:space="preserve"> BMC Public Health, 2015. </w:t>
      </w:r>
      <w:r w:rsidRPr="00E94923">
        <w:rPr>
          <w:b/>
          <w:sz w:val="20"/>
          <w:szCs w:val="20"/>
        </w:rPr>
        <w:t>15</w:t>
      </w:r>
      <w:r w:rsidRPr="00E94923">
        <w:rPr>
          <w:sz w:val="20"/>
          <w:szCs w:val="20"/>
        </w:rPr>
        <w:t>: p. 71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9.</w:t>
      </w:r>
      <w:r w:rsidRPr="00E94923">
        <w:rPr>
          <w:sz w:val="20"/>
          <w:szCs w:val="20"/>
        </w:rPr>
        <w:tab/>
        <w:t xml:space="preserve">Sugiyama, T. and C.W. Thompson, </w:t>
      </w:r>
      <w:r w:rsidRPr="00E94923">
        <w:rPr>
          <w:i/>
          <w:sz w:val="20"/>
          <w:szCs w:val="20"/>
        </w:rPr>
        <w:t>Older people's health, outdoor activity and supportiveness of neighbourhood environments.</w:t>
      </w:r>
      <w:r w:rsidRPr="00E94923">
        <w:rPr>
          <w:sz w:val="20"/>
          <w:szCs w:val="20"/>
        </w:rPr>
        <w:t xml:space="preserve"> Landscape and Urban Planning, 2007. </w:t>
      </w:r>
      <w:r w:rsidRPr="00E94923">
        <w:rPr>
          <w:b/>
          <w:sz w:val="20"/>
          <w:szCs w:val="20"/>
        </w:rPr>
        <w:t>83</w:t>
      </w:r>
      <w:r w:rsidRPr="00E94923">
        <w:rPr>
          <w:sz w:val="20"/>
          <w:szCs w:val="20"/>
        </w:rPr>
        <w:t>(2-3): p. 168-17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lastRenderedPageBreak/>
        <w:t>20.</w:t>
      </w:r>
      <w:r w:rsidRPr="00E94923">
        <w:rPr>
          <w:sz w:val="20"/>
          <w:szCs w:val="20"/>
        </w:rPr>
        <w:tab/>
        <w:t xml:space="preserve">Sugiyama, T., C.W. Thompson, and S. Alves, </w:t>
      </w:r>
      <w:r w:rsidRPr="00E94923">
        <w:rPr>
          <w:i/>
          <w:sz w:val="20"/>
          <w:szCs w:val="20"/>
        </w:rPr>
        <w:t>Associations Between Neighborhood Open Space Attributes and Quality of Life for Older People in Britain.</w:t>
      </w:r>
      <w:r w:rsidRPr="00E94923">
        <w:rPr>
          <w:sz w:val="20"/>
          <w:szCs w:val="20"/>
        </w:rPr>
        <w:t xml:space="preserve"> Environment and Behavior, 2009. </w:t>
      </w:r>
      <w:r w:rsidRPr="00E94923">
        <w:rPr>
          <w:b/>
          <w:sz w:val="20"/>
          <w:szCs w:val="20"/>
        </w:rPr>
        <w:t>41</w:t>
      </w:r>
      <w:r w:rsidRPr="00E94923">
        <w:rPr>
          <w:sz w:val="20"/>
          <w:szCs w:val="20"/>
        </w:rPr>
        <w:t>(1): p. 3-21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1.</w:t>
      </w:r>
      <w:r w:rsidRPr="00E94923">
        <w:rPr>
          <w:sz w:val="20"/>
          <w:szCs w:val="20"/>
        </w:rPr>
        <w:tab/>
        <w:t xml:space="preserve">Satariano, W.A., et al., </w:t>
      </w:r>
      <w:r w:rsidRPr="00E94923">
        <w:rPr>
          <w:i/>
          <w:sz w:val="20"/>
          <w:szCs w:val="20"/>
        </w:rPr>
        <w:t>Lower-Body Function, Neighborhoods, and Walking in an Older Population.</w:t>
      </w:r>
      <w:r w:rsidRPr="00E94923">
        <w:rPr>
          <w:sz w:val="20"/>
          <w:szCs w:val="20"/>
        </w:rPr>
        <w:t xml:space="preserve"> American Journal of Preventive Medicine, 2010. </w:t>
      </w:r>
      <w:r w:rsidRPr="00E94923">
        <w:rPr>
          <w:b/>
          <w:sz w:val="20"/>
          <w:szCs w:val="20"/>
        </w:rPr>
        <w:t>38</w:t>
      </w:r>
      <w:r w:rsidRPr="00E94923">
        <w:rPr>
          <w:sz w:val="20"/>
          <w:szCs w:val="20"/>
        </w:rPr>
        <w:t>(4): p. 419-42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2.</w:t>
      </w:r>
      <w:r w:rsidRPr="00E94923">
        <w:rPr>
          <w:sz w:val="20"/>
          <w:szCs w:val="20"/>
        </w:rPr>
        <w:tab/>
        <w:t xml:space="preserve">Lee, I.M., R. Ewing, and H.D. Sesso, </w:t>
      </w:r>
      <w:r w:rsidRPr="00E94923">
        <w:rPr>
          <w:i/>
          <w:sz w:val="20"/>
          <w:szCs w:val="20"/>
        </w:rPr>
        <w:t>The Built Environment and Physical Activity Levels The Harvard Alumni Health Study.</w:t>
      </w:r>
      <w:r w:rsidRPr="00E94923">
        <w:rPr>
          <w:sz w:val="20"/>
          <w:szCs w:val="20"/>
        </w:rPr>
        <w:t xml:space="preserve"> American Journal of Preventive Medicine, 2009. </w:t>
      </w:r>
      <w:r w:rsidRPr="00E94923">
        <w:rPr>
          <w:b/>
          <w:sz w:val="20"/>
          <w:szCs w:val="20"/>
        </w:rPr>
        <w:t>37</w:t>
      </w:r>
      <w:r w:rsidRPr="00E94923">
        <w:rPr>
          <w:sz w:val="20"/>
          <w:szCs w:val="20"/>
        </w:rPr>
        <w:t>(4): p. 293-29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3.</w:t>
      </w:r>
      <w:r w:rsidRPr="00E94923">
        <w:rPr>
          <w:sz w:val="20"/>
          <w:szCs w:val="20"/>
        </w:rPr>
        <w:tab/>
        <w:t xml:space="preserve">Latham, K. and M.M. Williams, </w:t>
      </w:r>
      <w:r w:rsidRPr="00E94923">
        <w:rPr>
          <w:i/>
          <w:sz w:val="20"/>
          <w:szCs w:val="20"/>
        </w:rPr>
        <w:t>Does Neighborhood Disorder Predict Recovery From Mobility Limitation? Findings From the Health and Retirement Study.</w:t>
      </w:r>
      <w:r w:rsidRPr="00E94923">
        <w:rPr>
          <w:sz w:val="20"/>
          <w:szCs w:val="20"/>
        </w:rPr>
        <w:t xml:space="preserve"> Journal of Aging and Health, 2015. </w:t>
      </w:r>
      <w:r w:rsidRPr="00E94923">
        <w:rPr>
          <w:b/>
          <w:sz w:val="20"/>
          <w:szCs w:val="20"/>
        </w:rPr>
        <w:t>27</w:t>
      </w:r>
      <w:r w:rsidRPr="00E94923">
        <w:rPr>
          <w:sz w:val="20"/>
          <w:szCs w:val="20"/>
        </w:rPr>
        <w:t>(8): p. 1415-144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4.</w:t>
      </w:r>
      <w:r w:rsidRPr="00E94923">
        <w:rPr>
          <w:sz w:val="20"/>
          <w:szCs w:val="20"/>
        </w:rPr>
        <w:tab/>
        <w:t xml:space="preserve">Nathan, A., et al., </w:t>
      </w:r>
      <w:r w:rsidRPr="00E94923">
        <w:rPr>
          <w:i/>
          <w:sz w:val="20"/>
          <w:szCs w:val="20"/>
        </w:rPr>
        <w:t>Access to commercial destinations within the neighbourhood and walking among Australian older adults.</w:t>
      </w:r>
      <w:r w:rsidRPr="00E94923">
        <w:rPr>
          <w:sz w:val="20"/>
          <w:szCs w:val="20"/>
        </w:rPr>
        <w:t xml:space="preserve"> Int J Behav Nutr Phys Act, 2012. </w:t>
      </w:r>
      <w:r w:rsidRPr="00E94923">
        <w:rPr>
          <w:b/>
          <w:sz w:val="20"/>
          <w:szCs w:val="20"/>
        </w:rPr>
        <w:t>9</w:t>
      </w:r>
      <w:r w:rsidRPr="00E94923">
        <w:rPr>
          <w:sz w:val="20"/>
          <w:szCs w:val="20"/>
        </w:rPr>
        <w:t>: p. 13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5.</w:t>
      </w:r>
      <w:r w:rsidRPr="00E94923">
        <w:rPr>
          <w:sz w:val="20"/>
          <w:szCs w:val="20"/>
        </w:rPr>
        <w:tab/>
        <w:t xml:space="preserve">Villanueva, K., et al., </w:t>
      </w:r>
      <w:r w:rsidRPr="00E94923">
        <w:rPr>
          <w:i/>
          <w:sz w:val="20"/>
          <w:szCs w:val="20"/>
        </w:rPr>
        <w:t>The impact of neighborhood walkability on walking: Does it differ across adult life stage and does neighborhood buffer size matter?</w:t>
      </w:r>
      <w:r w:rsidRPr="00E94923">
        <w:rPr>
          <w:sz w:val="20"/>
          <w:szCs w:val="20"/>
        </w:rPr>
        <w:t xml:space="preserve"> Health &amp; Place, 2014. </w:t>
      </w:r>
      <w:r w:rsidRPr="00E94923">
        <w:rPr>
          <w:b/>
          <w:sz w:val="20"/>
          <w:szCs w:val="20"/>
        </w:rPr>
        <w:t>25</w:t>
      </w:r>
      <w:r w:rsidRPr="00E94923">
        <w:rPr>
          <w:sz w:val="20"/>
          <w:szCs w:val="20"/>
        </w:rPr>
        <w:t>: p. 43-4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6.</w:t>
      </w:r>
      <w:r w:rsidRPr="00E94923">
        <w:rPr>
          <w:sz w:val="20"/>
          <w:szCs w:val="20"/>
        </w:rPr>
        <w:tab/>
        <w:t xml:space="preserve">Cerin, E., et al., </w:t>
      </w:r>
      <w:r w:rsidRPr="00E94923">
        <w:rPr>
          <w:i/>
          <w:sz w:val="20"/>
          <w:szCs w:val="20"/>
        </w:rPr>
        <w:t>Socioeconomic Status, Neighborhood Characteristics, and Walking Within the Neighborhood Among Older Hong Kong Chinese.</w:t>
      </w:r>
      <w:r w:rsidRPr="00E94923">
        <w:rPr>
          <w:sz w:val="20"/>
          <w:szCs w:val="20"/>
        </w:rPr>
        <w:t xml:space="preserve"> Journal of Aging &amp; Health, 2013. </w:t>
      </w:r>
      <w:r w:rsidRPr="00E94923">
        <w:rPr>
          <w:b/>
          <w:sz w:val="20"/>
          <w:szCs w:val="20"/>
        </w:rPr>
        <w:t>25</w:t>
      </w:r>
      <w:r w:rsidRPr="00E94923">
        <w:rPr>
          <w:sz w:val="20"/>
          <w:szCs w:val="20"/>
        </w:rPr>
        <w:t>(8): p. 1425-144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7.</w:t>
      </w:r>
      <w:r w:rsidRPr="00E94923">
        <w:rPr>
          <w:sz w:val="20"/>
          <w:szCs w:val="20"/>
        </w:rPr>
        <w:tab/>
        <w:t xml:space="preserve">Tsunoda, K., et al., </w:t>
      </w:r>
      <w:r w:rsidRPr="00E94923">
        <w:rPr>
          <w:i/>
          <w:sz w:val="20"/>
          <w:szCs w:val="20"/>
        </w:rPr>
        <w:t>Associations of physical activity with neighborhood environments and transportation modes in older Japanese adults.</w:t>
      </w:r>
      <w:r w:rsidRPr="00E94923">
        <w:rPr>
          <w:sz w:val="20"/>
          <w:szCs w:val="20"/>
        </w:rPr>
        <w:t xml:space="preserve"> Preventive Medicine, 2012. </w:t>
      </w:r>
      <w:r w:rsidRPr="00E94923">
        <w:rPr>
          <w:b/>
          <w:sz w:val="20"/>
          <w:szCs w:val="20"/>
        </w:rPr>
        <w:t>55</w:t>
      </w:r>
      <w:r w:rsidRPr="00E94923">
        <w:rPr>
          <w:sz w:val="20"/>
          <w:szCs w:val="20"/>
        </w:rPr>
        <w:t>(2): p. 113-11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8.</w:t>
      </w:r>
      <w:r w:rsidRPr="00E94923">
        <w:rPr>
          <w:sz w:val="20"/>
          <w:szCs w:val="20"/>
        </w:rPr>
        <w:tab/>
        <w:t xml:space="preserve">Yeom, H.A., D. Jung, and M. Choi, </w:t>
      </w:r>
      <w:r w:rsidRPr="00E94923">
        <w:rPr>
          <w:i/>
          <w:sz w:val="20"/>
          <w:szCs w:val="20"/>
        </w:rPr>
        <w:t>Adherence to physical activity among older adults using a geographic information system: Korean national health and nutrition examinations survey IV.</w:t>
      </w:r>
      <w:r w:rsidRPr="00E94923">
        <w:rPr>
          <w:sz w:val="20"/>
          <w:szCs w:val="20"/>
        </w:rPr>
        <w:t xml:space="preserve"> Asian Nursing Research, 2011. </w:t>
      </w:r>
      <w:r w:rsidRPr="00E94923">
        <w:rPr>
          <w:b/>
          <w:sz w:val="20"/>
          <w:szCs w:val="20"/>
        </w:rPr>
        <w:t>5</w:t>
      </w:r>
      <w:r w:rsidRPr="00E94923">
        <w:rPr>
          <w:sz w:val="20"/>
          <w:szCs w:val="20"/>
        </w:rPr>
        <w:t>(2): p. 118-127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29.</w:t>
      </w:r>
      <w:r w:rsidRPr="00E94923">
        <w:rPr>
          <w:sz w:val="20"/>
          <w:szCs w:val="20"/>
        </w:rPr>
        <w:tab/>
        <w:t xml:space="preserve">Morris, K.S., E. McAuley, and R.W. Motl, </w:t>
      </w:r>
      <w:r w:rsidRPr="00E94923">
        <w:rPr>
          <w:i/>
          <w:sz w:val="20"/>
          <w:szCs w:val="20"/>
        </w:rPr>
        <w:t>Self-efficacy and environmental correlates of physical activity among older women and women with multiple sclerosis.</w:t>
      </w:r>
      <w:r w:rsidRPr="00E94923">
        <w:rPr>
          <w:sz w:val="20"/>
          <w:szCs w:val="20"/>
        </w:rPr>
        <w:t xml:space="preserve"> Health Educ Res, 2008. </w:t>
      </w:r>
      <w:r w:rsidRPr="00E94923">
        <w:rPr>
          <w:b/>
          <w:sz w:val="20"/>
          <w:szCs w:val="20"/>
        </w:rPr>
        <w:t>23</w:t>
      </w:r>
      <w:r w:rsidRPr="00E94923">
        <w:rPr>
          <w:sz w:val="20"/>
          <w:szCs w:val="20"/>
        </w:rPr>
        <w:t>(4): p. 744-5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0.</w:t>
      </w:r>
      <w:r w:rsidRPr="00E94923">
        <w:rPr>
          <w:sz w:val="20"/>
          <w:szCs w:val="20"/>
        </w:rPr>
        <w:tab/>
        <w:t xml:space="preserve">Hall, K.S. and E. McAuley, </w:t>
      </w:r>
      <w:r w:rsidRPr="00E94923">
        <w:rPr>
          <w:i/>
          <w:sz w:val="20"/>
          <w:szCs w:val="20"/>
        </w:rPr>
        <w:t>Individual, social environmental and physical environmental barriers to achieving 10 000 steps per day among older women.</w:t>
      </w:r>
      <w:r w:rsidRPr="00E94923">
        <w:rPr>
          <w:sz w:val="20"/>
          <w:szCs w:val="20"/>
        </w:rPr>
        <w:t xml:space="preserve"> Health Education Research, 2010. </w:t>
      </w:r>
      <w:r w:rsidRPr="00E94923">
        <w:rPr>
          <w:b/>
          <w:sz w:val="20"/>
          <w:szCs w:val="20"/>
        </w:rPr>
        <w:t>25</w:t>
      </w:r>
      <w:r w:rsidRPr="00E94923">
        <w:rPr>
          <w:sz w:val="20"/>
          <w:szCs w:val="20"/>
        </w:rPr>
        <w:t>(3): p. 478-48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1.</w:t>
      </w:r>
      <w:r w:rsidRPr="00E94923">
        <w:rPr>
          <w:sz w:val="20"/>
          <w:szCs w:val="20"/>
        </w:rPr>
        <w:tab/>
        <w:t xml:space="preserve">Kaur, J., et al., </w:t>
      </w:r>
      <w:r w:rsidRPr="00E94923">
        <w:rPr>
          <w:i/>
          <w:sz w:val="20"/>
          <w:szCs w:val="20"/>
        </w:rPr>
        <w:t>Predictors of Physical Inactivity Among Elderly Malaysians: Recommendations for Policy Planning.</w:t>
      </w:r>
      <w:r w:rsidRPr="00E94923">
        <w:rPr>
          <w:sz w:val="20"/>
          <w:szCs w:val="20"/>
        </w:rPr>
        <w:t xml:space="preserve"> Asia-Pacific Journal of Public Health, 2015. </w:t>
      </w:r>
      <w:r w:rsidRPr="00E94923">
        <w:rPr>
          <w:b/>
          <w:sz w:val="20"/>
          <w:szCs w:val="20"/>
        </w:rPr>
        <w:t>27</w:t>
      </w:r>
      <w:r w:rsidRPr="00E94923">
        <w:rPr>
          <w:sz w:val="20"/>
          <w:szCs w:val="20"/>
        </w:rPr>
        <w:t>(3): p. 314-32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2.</w:t>
      </w:r>
      <w:r w:rsidRPr="00E94923">
        <w:rPr>
          <w:sz w:val="20"/>
          <w:szCs w:val="20"/>
        </w:rPr>
        <w:tab/>
        <w:t xml:space="preserve">Bird, S., et al., </w:t>
      </w:r>
      <w:r w:rsidRPr="00E94923">
        <w:rPr>
          <w:i/>
          <w:sz w:val="20"/>
          <w:szCs w:val="20"/>
        </w:rPr>
        <w:t>Factors influencing the physical activity levels of older people from culturally-diverse communities: an Australian experience.</w:t>
      </w:r>
      <w:r w:rsidRPr="00E94923">
        <w:rPr>
          <w:sz w:val="20"/>
          <w:szCs w:val="20"/>
        </w:rPr>
        <w:t xml:space="preserve"> Ageing &amp; Society, 2009. </w:t>
      </w:r>
      <w:r w:rsidRPr="00E94923">
        <w:rPr>
          <w:b/>
          <w:sz w:val="20"/>
          <w:szCs w:val="20"/>
        </w:rPr>
        <w:t>29</w:t>
      </w:r>
      <w:r w:rsidRPr="00E94923">
        <w:rPr>
          <w:sz w:val="20"/>
          <w:szCs w:val="20"/>
        </w:rPr>
        <w:t>: p. 1275-129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3.</w:t>
      </w:r>
      <w:r w:rsidRPr="00E94923">
        <w:rPr>
          <w:sz w:val="20"/>
          <w:szCs w:val="20"/>
        </w:rPr>
        <w:tab/>
        <w:t xml:space="preserve">Bird, S.R., et al., </w:t>
      </w:r>
      <w:r w:rsidRPr="00E94923">
        <w:rPr>
          <w:i/>
          <w:sz w:val="20"/>
          <w:szCs w:val="20"/>
        </w:rPr>
        <w:t>Factors affecting walking activity of older people from culturally diverse groups: An Australian experience.</w:t>
      </w:r>
      <w:r w:rsidRPr="00E94923">
        <w:rPr>
          <w:sz w:val="20"/>
          <w:szCs w:val="20"/>
        </w:rPr>
        <w:t xml:space="preserve"> Journal of Science and Medicine in Sport, 2010. </w:t>
      </w:r>
      <w:r w:rsidRPr="00E94923">
        <w:rPr>
          <w:b/>
          <w:sz w:val="20"/>
          <w:szCs w:val="20"/>
        </w:rPr>
        <w:t>13</w:t>
      </w:r>
      <w:r w:rsidRPr="00E94923">
        <w:rPr>
          <w:sz w:val="20"/>
          <w:szCs w:val="20"/>
        </w:rPr>
        <w:t>(4): p. 417-42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4.</w:t>
      </w:r>
      <w:r w:rsidRPr="00E94923">
        <w:rPr>
          <w:sz w:val="20"/>
          <w:szCs w:val="20"/>
        </w:rPr>
        <w:tab/>
        <w:t xml:space="preserve">Procter-Gray, E., et al., </w:t>
      </w:r>
      <w:r w:rsidRPr="00E94923">
        <w:rPr>
          <w:i/>
          <w:sz w:val="20"/>
          <w:szCs w:val="20"/>
        </w:rPr>
        <w:t>Variations in Community Prevalence and Determinants of Recreational and Utilitarian Walking in Older Age.</w:t>
      </w:r>
      <w:r w:rsidRPr="00E94923">
        <w:rPr>
          <w:sz w:val="20"/>
          <w:szCs w:val="20"/>
        </w:rPr>
        <w:t xml:space="preserve"> J Aging Res, 2015. </w:t>
      </w:r>
      <w:r w:rsidRPr="00E94923">
        <w:rPr>
          <w:b/>
          <w:sz w:val="20"/>
          <w:szCs w:val="20"/>
        </w:rPr>
        <w:t>2015</w:t>
      </w:r>
      <w:r w:rsidRPr="00E94923">
        <w:rPr>
          <w:sz w:val="20"/>
          <w:szCs w:val="20"/>
        </w:rPr>
        <w:t>: p. 38270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5.</w:t>
      </w:r>
      <w:r w:rsidRPr="00E94923">
        <w:rPr>
          <w:sz w:val="20"/>
          <w:szCs w:val="20"/>
        </w:rPr>
        <w:tab/>
        <w:t xml:space="preserve">Michael, Y.L., et al., </w:t>
      </w:r>
      <w:r w:rsidRPr="00E94923">
        <w:rPr>
          <w:i/>
          <w:sz w:val="20"/>
          <w:szCs w:val="20"/>
        </w:rPr>
        <w:t>Physical Activity Resources and Changes in Walking in a Cohort of Older Men.</w:t>
      </w:r>
      <w:r w:rsidRPr="00E94923">
        <w:rPr>
          <w:sz w:val="20"/>
          <w:szCs w:val="20"/>
        </w:rPr>
        <w:t xml:space="preserve"> American Journal of Public Health, 2010. </w:t>
      </w:r>
      <w:r w:rsidRPr="00E94923">
        <w:rPr>
          <w:b/>
          <w:sz w:val="20"/>
          <w:szCs w:val="20"/>
        </w:rPr>
        <w:t>100</w:t>
      </w:r>
      <w:r w:rsidRPr="00E94923">
        <w:rPr>
          <w:sz w:val="20"/>
          <w:szCs w:val="20"/>
        </w:rPr>
        <w:t>(4): p. 654-66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6.</w:t>
      </w:r>
      <w:r w:rsidRPr="00E94923">
        <w:rPr>
          <w:sz w:val="20"/>
          <w:szCs w:val="20"/>
        </w:rPr>
        <w:tab/>
        <w:t xml:space="preserve">Jongeneel-Grimen, B., et al., </w:t>
      </w:r>
      <w:r w:rsidRPr="00E94923">
        <w:rPr>
          <w:i/>
          <w:sz w:val="20"/>
          <w:szCs w:val="20"/>
        </w:rPr>
        <w:t>Change in Neighborhood Traffic Safety: Does It Matter in Terms of Physical Activity?</w:t>
      </w:r>
      <w:r w:rsidRPr="00E94923">
        <w:rPr>
          <w:sz w:val="20"/>
          <w:szCs w:val="20"/>
        </w:rPr>
        <w:t xml:space="preserve"> Plos One, 2013. </w:t>
      </w:r>
      <w:r w:rsidRPr="00E94923">
        <w:rPr>
          <w:b/>
          <w:sz w:val="20"/>
          <w:szCs w:val="20"/>
        </w:rPr>
        <w:t>8</w:t>
      </w:r>
      <w:r w:rsidRPr="00E94923">
        <w:rPr>
          <w:sz w:val="20"/>
          <w:szCs w:val="20"/>
        </w:rPr>
        <w:t>(5)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7.</w:t>
      </w:r>
      <w:r w:rsidRPr="00E94923">
        <w:rPr>
          <w:sz w:val="20"/>
          <w:szCs w:val="20"/>
        </w:rPr>
        <w:tab/>
        <w:t xml:space="preserve">Jongeneel-Grimen, B., et al., </w:t>
      </w:r>
      <w:r w:rsidRPr="00E94923">
        <w:rPr>
          <w:i/>
          <w:sz w:val="20"/>
          <w:szCs w:val="20"/>
        </w:rPr>
        <w:t>The relationship between physical activity and the living environment: A multi-level analyses focusing on changes over time in environmental factors.</w:t>
      </w:r>
      <w:r w:rsidRPr="00E94923">
        <w:rPr>
          <w:sz w:val="20"/>
          <w:szCs w:val="20"/>
        </w:rPr>
        <w:t xml:space="preserve"> Health &amp; Place, 2014. </w:t>
      </w:r>
      <w:r w:rsidRPr="00E94923">
        <w:rPr>
          <w:b/>
          <w:sz w:val="20"/>
          <w:szCs w:val="20"/>
        </w:rPr>
        <w:t>26</w:t>
      </w:r>
      <w:r w:rsidRPr="00E94923">
        <w:rPr>
          <w:sz w:val="20"/>
          <w:szCs w:val="20"/>
        </w:rPr>
        <w:t>: p. 149-16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8.</w:t>
      </w:r>
      <w:r w:rsidRPr="00E94923">
        <w:rPr>
          <w:sz w:val="20"/>
          <w:szCs w:val="20"/>
        </w:rPr>
        <w:tab/>
        <w:t xml:space="preserve">Aird, R.L. and L. Buys, </w:t>
      </w:r>
      <w:r w:rsidRPr="00E94923">
        <w:rPr>
          <w:i/>
          <w:sz w:val="20"/>
          <w:szCs w:val="20"/>
        </w:rPr>
        <w:t>Active Aging: Exploration into Self-Ratings of "Being Active," Out-of-Home Physical Activity, and Participation among Older Australian Adults Living in Four Different Settings.</w:t>
      </w:r>
      <w:r w:rsidRPr="00E94923">
        <w:rPr>
          <w:sz w:val="20"/>
          <w:szCs w:val="20"/>
        </w:rPr>
        <w:t xml:space="preserve"> J Aging Res, 2015. </w:t>
      </w:r>
      <w:r w:rsidRPr="00E94923">
        <w:rPr>
          <w:b/>
          <w:sz w:val="20"/>
          <w:szCs w:val="20"/>
        </w:rPr>
        <w:t>2015</w:t>
      </w:r>
      <w:r w:rsidRPr="00E94923">
        <w:rPr>
          <w:sz w:val="20"/>
          <w:szCs w:val="20"/>
        </w:rPr>
        <w:t>: p. 50182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39.</w:t>
      </w:r>
      <w:r w:rsidRPr="00E94923">
        <w:rPr>
          <w:sz w:val="20"/>
          <w:szCs w:val="20"/>
        </w:rPr>
        <w:tab/>
        <w:t xml:space="preserve">Arnadottir, S.A., E.D. Gunnarsdottir, and L. Lundin-Olsson, </w:t>
      </w:r>
      <w:r w:rsidRPr="00E94923">
        <w:rPr>
          <w:i/>
          <w:sz w:val="20"/>
          <w:szCs w:val="20"/>
        </w:rPr>
        <w:t>Are rural older Icelanders less physically active than those living in urban areas? A population-based study.</w:t>
      </w:r>
      <w:r w:rsidRPr="00E94923">
        <w:rPr>
          <w:sz w:val="20"/>
          <w:szCs w:val="20"/>
        </w:rPr>
        <w:t xml:space="preserve"> Scandinavian Journal of Public Health, 2009. </w:t>
      </w:r>
      <w:r w:rsidRPr="00E94923">
        <w:rPr>
          <w:b/>
          <w:sz w:val="20"/>
          <w:szCs w:val="20"/>
        </w:rPr>
        <w:t>37</w:t>
      </w:r>
      <w:r w:rsidRPr="00E94923">
        <w:rPr>
          <w:sz w:val="20"/>
          <w:szCs w:val="20"/>
        </w:rPr>
        <w:t>(4): p. 409-417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lastRenderedPageBreak/>
        <w:t>40.</w:t>
      </w:r>
      <w:r w:rsidRPr="00E94923">
        <w:rPr>
          <w:sz w:val="20"/>
          <w:szCs w:val="20"/>
        </w:rPr>
        <w:tab/>
        <w:t xml:space="preserve">Asawachaisuwikrom, W., </w:t>
      </w:r>
      <w:r w:rsidRPr="00E94923">
        <w:rPr>
          <w:i/>
          <w:sz w:val="20"/>
          <w:szCs w:val="20"/>
        </w:rPr>
        <w:t>Predictors of physical activity among older Thai adults</w:t>
      </w:r>
      <w:r w:rsidRPr="00E94923">
        <w:rPr>
          <w:sz w:val="20"/>
          <w:szCs w:val="20"/>
        </w:rPr>
        <w:t xml:space="preserve">, in </w:t>
      </w:r>
      <w:r w:rsidRPr="00E94923">
        <w:rPr>
          <w:i/>
          <w:sz w:val="20"/>
          <w:szCs w:val="20"/>
        </w:rPr>
        <w:t>Faculty of the Graduate School</w:t>
      </w:r>
      <w:r w:rsidRPr="00E94923">
        <w:rPr>
          <w:sz w:val="20"/>
          <w:szCs w:val="20"/>
        </w:rPr>
        <w:t>. 2001, University of Texas, at Austin: Texas, United States of America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1.</w:t>
      </w:r>
      <w:r w:rsidRPr="00E94923">
        <w:rPr>
          <w:sz w:val="20"/>
          <w:szCs w:val="20"/>
        </w:rPr>
        <w:tab/>
        <w:t xml:space="preserve">Baceviciene, M. and J. Alisauskas, </w:t>
      </w:r>
      <w:r w:rsidRPr="00E94923">
        <w:rPr>
          <w:i/>
          <w:sz w:val="20"/>
          <w:szCs w:val="20"/>
        </w:rPr>
        <w:t>Perceived constraints on exercise in the group of the elderly: a pilot study.</w:t>
      </w:r>
      <w:r w:rsidRPr="00E94923">
        <w:rPr>
          <w:sz w:val="20"/>
          <w:szCs w:val="20"/>
        </w:rPr>
        <w:t xml:space="preserve"> Central European Journal of Medicine, 2013. </w:t>
      </w:r>
      <w:r w:rsidRPr="00E94923">
        <w:rPr>
          <w:b/>
          <w:sz w:val="20"/>
          <w:szCs w:val="20"/>
        </w:rPr>
        <w:t>8</w:t>
      </w:r>
      <w:r w:rsidRPr="00E94923">
        <w:rPr>
          <w:sz w:val="20"/>
          <w:szCs w:val="20"/>
        </w:rPr>
        <w:t>(5): p. 689-69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2.</w:t>
      </w:r>
      <w:r w:rsidRPr="00E94923">
        <w:rPr>
          <w:sz w:val="20"/>
          <w:szCs w:val="20"/>
        </w:rPr>
        <w:tab/>
        <w:t xml:space="preserve">Böcker, L., P. van Amen, and M. Helbich, </w:t>
      </w:r>
      <w:r w:rsidRPr="00E94923">
        <w:rPr>
          <w:i/>
          <w:sz w:val="20"/>
          <w:szCs w:val="20"/>
        </w:rPr>
        <w:t>Elderly travel frequencies and transport mode choices in Greater Rotterdam, the Netherlands.</w:t>
      </w:r>
      <w:r w:rsidRPr="00E94923">
        <w:rPr>
          <w:sz w:val="20"/>
          <w:szCs w:val="20"/>
        </w:rPr>
        <w:t xml:space="preserve"> Transportation, 2016: p. 1-2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3.</w:t>
      </w:r>
      <w:r w:rsidRPr="00E94923">
        <w:rPr>
          <w:sz w:val="20"/>
          <w:szCs w:val="20"/>
        </w:rPr>
        <w:tab/>
        <w:t xml:space="preserve">Carvalho Sampaio, R.A., et al., </w:t>
      </w:r>
      <w:r w:rsidRPr="00E94923">
        <w:rPr>
          <w:i/>
          <w:sz w:val="20"/>
          <w:szCs w:val="20"/>
        </w:rPr>
        <w:t>Urban-rural differences in physical performance and health status among older Japanese community-dwelling women.</w:t>
      </w:r>
      <w:r w:rsidRPr="00E94923">
        <w:rPr>
          <w:sz w:val="20"/>
          <w:szCs w:val="20"/>
        </w:rPr>
        <w:t xml:space="preserve"> Journal of Clinical Gerontology and Geriatrics, 2012. </w:t>
      </w:r>
      <w:r w:rsidRPr="00E94923">
        <w:rPr>
          <w:b/>
          <w:sz w:val="20"/>
          <w:szCs w:val="20"/>
        </w:rPr>
        <w:t>3</w:t>
      </w:r>
      <w:r w:rsidRPr="00E94923">
        <w:rPr>
          <w:sz w:val="20"/>
          <w:szCs w:val="20"/>
        </w:rPr>
        <w:t>(4): p. 127-131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4.</w:t>
      </w:r>
      <w:r w:rsidRPr="00E94923">
        <w:rPr>
          <w:sz w:val="20"/>
          <w:szCs w:val="20"/>
        </w:rPr>
        <w:tab/>
        <w:t xml:space="preserve">Chad, K.E., et al., </w:t>
      </w:r>
      <w:r w:rsidRPr="00E94923">
        <w:rPr>
          <w:i/>
          <w:sz w:val="20"/>
          <w:szCs w:val="20"/>
        </w:rPr>
        <w:t>Profile of physical activity levels in community-dwelling older adults.</w:t>
      </w:r>
      <w:r w:rsidRPr="00E94923">
        <w:rPr>
          <w:sz w:val="20"/>
          <w:szCs w:val="20"/>
        </w:rPr>
        <w:t xml:space="preserve"> Medicine and Science in Sports and Exercise, 2005. </w:t>
      </w:r>
      <w:r w:rsidRPr="00E94923">
        <w:rPr>
          <w:b/>
          <w:sz w:val="20"/>
          <w:szCs w:val="20"/>
        </w:rPr>
        <w:t>37</w:t>
      </w:r>
      <w:r w:rsidRPr="00E94923">
        <w:rPr>
          <w:sz w:val="20"/>
          <w:szCs w:val="20"/>
        </w:rPr>
        <w:t>(10): p. 1774-178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5.</w:t>
      </w:r>
      <w:r w:rsidRPr="00E94923">
        <w:rPr>
          <w:sz w:val="20"/>
          <w:szCs w:val="20"/>
        </w:rPr>
        <w:tab/>
        <w:t xml:space="preserve">Chaudhury, H., et al., </w:t>
      </w:r>
      <w:r w:rsidRPr="00E94923">
        <w:rPr>
          <w:i/>
          <w:sz w:val="20"/>
          <w:szCs w:val="20"/>
        </w:rPr>
        <w:t>Neighbourhood environment and physical activity in older adults.</w:t>
      </w:r>
      <w:r w:rsidRPr="00E94923">
        <w:rPr>
          <w:sz w:val="20"/>
          <w:szCs w:val="20"/>
        </w:rPr>
        <w:t xml:space="preserve"> Social Science and Medicine, 2016. </w:t>
      </w:r>
      <w:r w:rsidRPr="00E94923">
        <w:rPr>
          <w:b/>
          <w:sz w:val="20"/>
          <w:szCs w:val="20"/>
        </w:rPr>
        <w:t>149</w:t>
      </w:r>
      <w:r w:rsidRPr="00E94923">
        <w:rPr>
          <w:sz w:val="20"/>
          <w:szCs w:val="20"/>
        </w:rPr>
        <w:t>: p. 104-11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6.</w:t>
      </w:r>
      <w:r w:rsidRPr="00E94923">
        <w:rPr>
          <w:sz w:val="20"/>
          <w:szCs w:val="20"/>
        </w:rPr>
        <w:tab/>
        <w:t xml:space="preserve">Chen, T.A., et al., </w:t>
      </w:r>
      <w:r w:rsidRPr="00E94923">
        <w:rPr>
          <w:i/>
          <w:sz w:val="20"/>
          <w:szCs w:val="20"/>
        </w:rPr>
        <w:t>Features of perceived neighborhood environment associated with daily walking time or habitual exercise: Differences across gender, age, and employment status in a community-dwelling population of Japan.</w:t>
      </w:r>
      <w:r w:rsidRPr="00E94923">
        <w:rPr>
          <w:sz w:val="20"/>
          <w:szCs w:val="20"/>
        </w:rPr>
        <w:t xml:space="preserve"> Environmental Health and Preventive Medicine, 2013. </w:t>
      </w:r>
      <w:r w:rsidRPr="00E94923">
        <w:rPr>
          <w:b/>
          <w:sz w:val="20"/>
          <w:szCs w:val="20"/>
        </w:rPr>
        <w:t>18</w:t>
      </w:r>
      <w:r w:rsidRPr="00E94923">
        <w:rPr>
          <w:sz w:val="20"/>
          <w:szCs w:val="20"/>
        </w:rPr>
        <w:t>(5): p. 368-37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7.</w:t>
      </w:r>
      <w:r w:rsidRPr="00E94923">
        <w:rPr>
          <w:sz w:val="20"/>
          <w:szCs w:val="20"/>
        </w:rPr>
        <w:tab/>
        <w:t xml:space="preserve">de Melo, L.L., et al., </w:t>
      </w:r>
      <w:r w:rsidRPr="00E94923">
        <w:rPr>
          <w:i/>
          <w:sz w:val="20"/>
          <w:szCs w:val="20"/>
        </w:rPr>
        <w:t>Personal factors, perceived environment, and objectively measured walking in old age.</w:t>
      </w:r>
      <w:r w:rsidRPr="00E94923">
        <w:rPr>
          <w:sz w:val="20"/>
          <w:szCs w:val="20"/>
        </w:rPr>
        <w:t xml:space="preserve"> Journal of Aging &amp; Physical Activity, 2010. </w:t>
      </w:r>
      <w:r w:rsidRPr="00E94923">
        <w:rPr>
          <w:b/>
          <w:sz w:val="20"/>
          <w:szCs w:val="20"/>
        </w:rPr>
        <w:t>18</w:t>
      </w:r>
      <w:r w:rsidRPr="00E94923">
        <w:rPr>
          <w:sz w:val="20"/>
          <w:szCs w:val="20"/>
        </w:rPr>
        <w:t>(3): p. 280-29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8.</w:t>
      </w:r>
      <w:r w:rsidRPr="00E94923">
        <w:rPr>
          <w:sz w:val="20"/>
          <w:szCs w:val="20"/>
        </w:rPr>
        <w:tab/>
        <w:t xml:space="preserve">Gallagher, N.A., et al., </w:t>
      </w:r>
      <w:r w:rsidRPr="00E94923">
        <w:rPr>
          <w:i/>
          <w:sz w:val="20"/>
          <w:szCs w:val="20"/>
        </w:rPr>
        <w:t>Influences on Neighborhood Walking in Older Adults.</w:t>
      </w:r>
      <w:r w:rsidRPr="00E94923">
        <w:rPr>
          <w:sz w:val="20"/>
          <w:szCs w:val="20"/>
        </w:rPr>
        <w:t xml:space="preserve"> Research in Gerontological Nursing, 2012. </w:t>
      </w:r>
      <w:r w:rsidRPr="00E94923">
        <w:rPr>
          <w:b/>
          <w:sz w:val="20"/>
          <w:szCs w:val="20"/>
        </w:rPr>
        <w:t>5</w:t>
      </w:r>
      <w:r w:rsidRPr="00E94923">
        <w:rPr>
          <w:sz w:val="20"/>
          <w:szCs w:val="20"/>
        </w:rPr>
        <w:t>(4): p. 238-25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49.</w:t>
      </w:r>
      <w:r w:rsidRPr="00E94923">
        <w:rPr>
          <w:sz w:val="20"/>
          <w:szCs w:val="20"/>
        </w:rPr>
        <w:tab/>
        <w:t xml:space="preserve">Gomez, L.F., et al., </w:t>
      </w:r>
      <w:r w:rsidRPr="00E94923">
        <w:rPr>
          <w:i/>
          <w:sz w:val="20"/>
          <w:szCs w:val="20"/>
        </w:rPr>
        <w:t>Built Environment Attributes and Walking Patterns Among the Elderly Population in Bogota.</w:t>
      </w:r>
      <w:r w:rsidRPr="00E94923">
        <w:rPr>
          <w:sz w:val="20"/>
          <w:szCs w:val="20"/>
        </w:rPr>
        <w:t xml:space="preserve"> American Journal of Preventive Medicine, 2010. </w:t>
      </w:r>
      <w:r w:rsidRPr="00E94923">
        <w:rPr>
          <w:b/>
          <w:sz w:val="20"/>
          <w:szCs w:val="20"/>
        </w:rPr>
        <w:t>38</w:t>
      </w:r>
      <w:r w:rsidRPr="00E94923">
        <w:rPr>
          <w:sz w:val="20"/>
          <w:szCs w:val="20"/>
        </w:rPr>
        <w:t>(6): p. 592-59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0.</w:t>
      </w:r>
      <w:r w:rsidRPr="00E94923">
        <w:rPr>
          <w:sz w:val="20"/>
          <w:szCs w:val="20"/>
        </w:rPr>
        <w:tab/>
        <w:t xml:space="preserve">Grant-Savela, S.D., </w:t>
      </w:r>
      <w:r w:rsidRPr="00E94923">
        <w:rPr>
          <w:i/>
          <w:sz w:val="20"/>
          <w:szCs w:val="20"/>
        </w:rPr>
        <w:t>Active Living Among Older Residents of a Rural Naturally Occurring Retirement Community.</w:t>
      </w:r>
      <w:r w:rsidRPr="00E94923">
        <w:rPr>
          <w:sz w:val="20"/>
          <w:szCs w:val="20"/>
        </w:rPr>
        <w:t xml:space="preserve"> Journal of Applied Gerontology, 2010. </w:t>
      </w:r>
      <w:r w:rsidRPr="00E94923">
        <w:rPr>
          <w:b/>
          <w:sz w:val="20"/>
          <w:szCs w:val="20"/>
        </w:rPr>
        <w:t>29</w:t>
      </w:r>
      <w:r w:rsidRPr="00E94923">
        <w:rPr>
          <w:sz w:val="20"/>
          <w:szCs w:val="20"/>
        </w:rPr>
        <w:t>(5): p. 531-55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1.</w:t>
      </w:r>
      <w:r w:rsidRPr="00E94923">
        <w:rPr>
          <w:sz w:val="20"/>
          <w:szCs w:val="20"/>
        </w:rPr>
        <w:tab/>
        <w:t xml:space="preserve">Inoue, S., et al., </w:t>
      </w:r>
      <w:r w:rsidRPr="00E94923">
        <w:rPr>
          <w:i/>
          <w:sz w:val="20"/>
          <w:szCs w:val="20"/>
        </w:rPr>
        <w:t>Perceived Neighborhood Environment and Walking for Specific Purposes Among Elderly Japanese.</w:t>
      </w:r>
      <w:r w:rsidRPr="00E94923">
        <w:rPr>
          <w:sz w:val="20"/>
          <w:szCs w:val="20"/>
        </w:rPr>
        <w:t xml:space="preserve"> Journal of Epidemiology, 2011. </w:t>
      </w:r>
      <w:r w:rsidRPr="00E94923">
        <w:rPr>
          <w:b/>
          <w:sz w:val="20"/>
          <w:szCs w:val="20"/>
        </w:rPr>
        <w:t>21</w:t>
      </w:r>
      <w:r w:rsidRPr="00E94923">
        <w:rPr>
          <w:sz w:val="20"/>
          <w:szCs w:val="20"/>
        </w:rPr>
        <w:t>(6): p. 481-49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2.</w:t>
      </w:r>
      <w:r w:rsidRPr="00E94923">
        <w:rPr>
          <w:sz w:val="20"/>
          <w:szCs w:val="20"/>
        </w:rPr>
        <w:tab/>
        <w:t xml:space="preserve">King, W.C., et al., </w:t>
      </w:r>
      <w:r w:rsidRPr="00E94923">
        <w:rPr>
          <w:i/>
          <w:sz w:val="20"/>
          <w:szCs w:val="20"/>
        </w:rPr>
        <w:t>The relationship between convenience of destinations and walking levels in older women.</w:t>
      </w:r>
      <w:r w:rsidRPr="00E94923">
        <w:rPr>
          <w:sz w:val="20"/>
          <w:szCs w:val="20"/>
        </w:rPr>
        <w:t xml:space="preserve"> American Journal of Health Promotion, 2003. </w:t>
      </w:r>
      <w:r w:rsidRPr="00E94923">
        <w:rPr>
          <w:b/>
          <w:sz w:val="20"/>
          <w:szCs w:val="20"/>
        </w:rPr>
        <w:t>18</w:t>
      </w:r>
      <w:r w:rsidRPr="00E94923">
        <w:rPr>
          <w:sz w:val="20"/>
          <w:szCs w:val="20"/>
        </w:rPr>
        <w:t>(1): p. 74-8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3.</w:t>
      </w:r>
      <w:r w:rsidRPr="00E94923">
        <w:rPr>
          <w:sz w:val="20"/>
          <w:szCs w:val="20"/>
        </w:rPr>
        <w:tab/>
        <w:t xml:space="preserve">Koh, P.P., B.W. Leow, and Y.D. Wong, </w:t>
      </w:r>
      <w:r w:rsidRPr="00E94923">
        <w:rPr>
          <w:i/>
          <w:sz w:val="20"/>
          <w:szCs w:val="20"/>
        </w:rPr>
        <w:t>Mobility of the elderly in densely populated neighbourhoods in Singapore.</w:t>
      </w:r>
      <w:r w:rsidRPr="00E94923">
        <w:rPr>
          <w:sz w:val="20"/>
          <w:szCs w:val="20"/>
        </w:rPr>
        <w:t xml:space="preserve"> Sustainable Cities and Society, 2015. </w:t>
      </w:r>
      <w:r w:rsidRPr="00E94923">
        <w:rPr>
          <w:b/>
          <w:sz w:val="20"/>
          <w:szCs w:val="20"/>
        </w:rPr>
        <w:t>14</w:t>
      </w:r>
      <w:r w:rsidRPr="00E94923">
        <w:rPr>
          <w:sz w:val="20"/>
          <w:szCs w:val="20"/>
        </w:rPr>
        <w:t>(1): p. 126-13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4.</w:t>
      </w:r>
      <w:r w:rsidRPr="00E94923">
        <w:rPr>
          <w:sz w:val="20"/>
          <w:szCs w:val="20"/>
        </w:rPr>
        <w:tab/>
        <w:t xml:space="preserve">Kolbe-Alexander, T.L., et al., </w:t>
      </w:r>
      <w:r w:rsidRPr="00E94923">
        <w:rPr>
          <w:i/>
          <w:sz w:val="20"/>
          <w:szCs w:val="20"/>
        </w:rPr>
        <w:t>The relationship between the built environment and habitual levels of physical activity in South African older adults: a pilot study.</w:t>
      </w:r>
      <w:r w:rsidRPr="00E94923">
        <w:rPr>
          <w:sz w:val="20"/>
          <w:szCs w:val="20"/>
        </w:rPr>
        <w:t xml:space="preserve"> BMC Public Health, 2015. </w:t>
      </w:r>
      <w:r w:rsidRPr="00E94923">
        <w:rPr>
          <w:b/>
          <w:sz w:val="20"/>
          <w:szCs w:val="20"/>
        </w:rPr>
        <w:t>15</w:t>
      </w:r>
      <w:r w:rsidRPr="00E94923">
        <w:rPr>
          <w:sz w:val="20"/>
          <w:szCs w:val="20"/>
        </w:rPr>
        <w:t>: p. 51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5.</w:t>
      </w:r>
      <w:r w:rsidRPr="00E94923">
        <w:rPr>
          <w:sz w:val="20"/>
          <w:szCs w:val="20"/>
        </w:rPr>
        <w:tab/>
        <w:t xml:space="preserve">Lee, H.S. and E.Y. Park, </w:t>
      </w:r>
      <w:r w:rsidRPr="00E94923">
        <w:rPr>
          <w:i/>
          <w:sz w:val="20"/>
          <w:szCs w:val="20"/>
        </w:rPr>
        <w:t>Associations of Neighborhood Environment and Walking in Korean Elderly Women: A Comparison between Urban and Rural Dwellers.</w:t>
      </w:r>
      <w:r w:rsidRPr="00E94923">
        <w:rPr>
          <w:sz w:val="20"/>
          <w:szCs w:val="20"/>
        </w:rPr>
        <w:t xml:space="preserve"> Asian Women, 2015. </w:t>
      </w:r>
      <w:r w:rsidRPr="00E94923">
        <w:rPr>
          <w:b/>
          <w:sz w:val="20"/>
          <w:szCs w:val="20"/>
        </w:rPr>
        <w:t>31</w:t>
      </w:r>
      <w:r w:rsidRPr="00E94923">
        <w:rPr>
          <w:sz w:val="20"/>
          <w:szCs w:val="20"/>
        </w:rPr>
        <w:t>(4): p. 1-21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6.</w:t>
      </w:r>
      <w:r w:rsidRPr="00E94923">
        <w:rPr>
          <w:sz w:val="20"/>
          <w:szCs w:val="20"/>
        </w:rPr>
        <w:tab/>
        <w:t xml:space="preserve">Lotfi, S. and M.J. Koohsari, </w:t>
      </w:r>
      <w:r w:rsidRPr="00E94923">
        <w:rPr>
          <w:i/>
          <w:sz w:val="20"/>
          <w:szCs w:val="20"/>
        </w:rPr>
        <w:t>Neighborhood Walkability in a City within a Developing Country.</w:t>
      </w:r>
      <w:r w:rsidRPr="00E94923">
        <w:rPr>
          <w:sz w:val="20"/>
          <w:szCs w:val="20"/>
        </w:rPr>
        <w:t xml:space="preserve"> Journal of Urban Planning and Development-Asce, 2011. </w:t>
      </w:r>
      <w:r w:rsidRPr="00E94923">
        <w:rPr>
          <w:b/>
          <w:sz w:val="20"/>
          <w:szCs w:val="20"/>
        </w:rPr>
        <w:t>137</w:t>
      </w:r>
      <w:r w:rsidRPr="00E94923">
        <w:rPr>
          <w:sz w:val="20"/>
          <w:szCs w:val="20"/>
        </w:rPr>
        <w:t>(4): p. 402-40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7.</w:t>
      </w:r>
      <w:r w:rsidRPr="00E94923">
        <w:rPr>
          <w:sz w:val="20"/>
          <w:szCs w:val="20"/>
        </w:rPr>
        <w:tab/>
        <w:t xml:space="preserve">Maisel, J.L., </w:t>
      </w:r>
      <w:r w:rsidRPr="00E94923">
        <w:rPr>
          <w:i/>
          <w:sz w:val="20"/>
          <w:szCs w:val="20"/>
        </w:rPr>
        <w:t>Impact of Older Adults' Neighborhood Perceptions on Walking Behavior.</w:t>
      </w:r>
      <w:r w:rsidRPr="00E94923">
        <w:rPr>
          <w:sz w:val="20"/>
          <w:szCs w:val="20"/>
        </w:rPr>
        <w:t xml:space="preserve"> Journal of Aging and Physical Activity, 2016. </w:t>
      </w:r>
      <w:r w:rsidRPr="00E94923">
        <w:rPr>
          <w:b/>
          <w:sz w:val="20"/>
          <w:szCs w:val="20"/>
        </w:rPr>
        <w:t>24</w:t>
      </w:r>
      <w:r w:rsidRPr="00E94923">
        <w:rPr>
          <w:sz w:val="20"/>
          <w:szCs w:val="20"/>
        </w:rPr>
        <w:t>(2): p. 247-25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8.</w:t>
      </w:r>
      <w:r w:rsidRPr="00E94923">
        <w:rPr>
          <w:sz w:val="20"/>
          <w:szCs w:val="20"/>
        </w:rPr>
        <w:tab/>
        <w:t xml:space="preserve">Mowen, A., et al., </w:t>
      </w:r>
      <w:r w:rsidRPr="00E94923">
        <w:rPr>
          <w:i/>
          <w:sz w:val="20"/>
          <w:szCs w:val="20"/>
        </w:rPr>
        <w:t>The role of park proximity and social support in shaping park visitation, physical activity, and perceived health among older adults.</w:t>
      </w:r>
      <w:r w:rsidRPr="00E94923">
        <w:rPr>
          <w:sz w:val="20"/>
          <w:szCs w:val="20"/>
        </w:rPr>
        <w:t xml:space="preserve"> J Phys Act Health, 2007. </w:t>
      </w:r>
      <w:r w:rsidRPr="00E94923">
        <w:rPr>
          <w:b/>
          <w:sz w:val="20"/>
          <w:szCs w:val="20"/>
        </w:rPr>
        <w:t>4</w:t>
      </w:r>
      <w:r w:rsidRPr="00E94923">
        <w:rPr>
          <w:sz w:val="20"/>
          <w:szCs w:val="20"/>
        </w:rPr>
        <w:t>(2): p. 167-7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59.</w:t>
      </w:r>
      <w:r w:rsidRPr="00E94923">
        <w:rPr>
          <w:sz w:val="20"/>
          <w:szCs w:val="20"/>
        </w:rPr>
        <w:tab/>
        <w:t xml:space="preserve">Pelclová, J., et al., </w:t>
      </w:r>
      <w:r w:rsidRPr="00E94923">
        <w:rPr>
          <w:i/>
          <w:sz w:val="20"/>
          <w:szCs w:val="20"/>
        </w:rPr>
        <w:t>Neighborhood Environment and Walking for Transport and Recreation in Central European Older Adults.</w:t>
      </w:r>
      <w:r w:rsidRPr="00E94923">
        <w:rPr>
          <w:sz w:val="20"/>
          <w:szCs w:val="20"/>
        </w:rPr>
        <w:t xml:space="preserve"> Acta Universitatis Palackianae Olomucensis. Gymnica, 2012. </w:t>
      </w:r>
      <w:r w:rsidRPr="00E94923">
        <w:rPr>
          <w:b/>
          <w:sz w:val="20"/>
          <w:szCs w:val="20"/>
        </w:rPr>
        <w:t>42</w:t>
      </w:r>
      <w:r w:rsidRPr="00E94923">
        <w:rPr>
          <w:sz w:val="20"/>
          <w:szCs w:val="20"/>
        </w:rPr>
        <w:t>(4): p. 49-5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lastRenderedPageBreak/>
        <w:t>60.</w:t>
      </w:r>
      <w:r w:rsidRPr="00E94923">
        <w:rPr>
          <w:sz w:val="20"/>
          <w:szCs w:val="20"/>
        </w:rPr>
        <w:tab/>
        <w:t xml:space="preserve">Persson, A. and A. While, </w:t>
      </w:r>
      <w:r w:rsidRPr="00E94923">
        <w:rPr>
          <w:i/>
          <w:sz w:val="20"/>
          <w:szCs w:val="20"/>
        </w:rPr>
        <w:t>Physical activity among older people and related factors.</w:t>
      </w:r>
      <w:r w:rsidRPr="00E94923">
        <w:rPr>
          <w:sz w:val="20"/>
          <w:szCs w:val="20"/>
        </w:rPr>
        <w:t xml:space="preserve"> Health Education Journal, 2012. </w:t>
      </w:r>
      <w:r w:rsidRPr="00E94923">
        <w:rPr>
          <w:b/>
          <w:sz w:val="20"/>
          <w:szCs w:val="20"/>
        </w:rPr>
        <w:t>71</w:t>
      </w:r>
      <w:r w:rsidRPr="00E94923">
        <w:rPr>
          <w:sz w:val="20"/>
          <w:szCs w:val="20"/>
        </w:rPr>
        <w:t>(2): p. 144-15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1.</w:t>
      </w:r>
      <w:r w:rsidRPr="00E94923">
        <w:rPr>
          <w:sz w:val="20"/>
          <w:szCs w:val="20"/>
        </w:rPr>
        <w:tab/>
        <w:t xml:space="preserve">Salvador, E.P., R.S. Reis, and A.A. Florindo, </w:t>
      </w:r>
      <w:r w:rsidRPr="00E94923">
        <w:rPr>
          <w:i/>
          <w:sz w:val="20"/>
          <w:szCs w:val="20"/>
        </w:rPr>
        <w:t>Practice of walking and its association with perceived environment among elderly Brazilians living in a region of low socioeconomic level.</w:t>
      </w:r>
      <w:r w:rsidRPr="00E94923">
        <w:rPr>
          <w:sz w:val="20"/>
          <w:szCs w:val="20"/>
        </w:rPr>
        <w:t xml:space="preserve"> International Journal of Behavioral Nutrition and Physical Activity, 2010. </w:t>
      </w:r>
      <w:r w:rsidRPr="00E94923">
        <w:rPr>
          <w:b/>
          <w:sz w:val="20"/>
          <w:szCs w:val="20"/>
        </w:rPr>
        <w:t>7</w:t>
      </w:r>
      <w:r w:rsidRPr="00E94923">
        <w:rPr>
          <w:sz w:val="20"/>
          <w:szCs w:val="20"/>
        </w:rPr>
        <w:t>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2.</w:t>
      </w:r>
      <w:r w:rsidRPr="00E94923">
        <w:rPr>
          <w:sz w:val="20"/>
          <w:szCs w:val="20"/>
        </w:rPr>
        <w:tab/>
        <w:t xml:space="preserve">Sewo Sampaio, P.Y., E. Ito, and R.A. Carvalho Sampaio, </w:t>
      </w:r>
      <w:r w:rsidRPr="00E94923">
        <w:rPr>
          <w:i/>
          <w:sz w:val="20"/>
          <w:szCs w:val="20"/>
        </w:rPr>
        <w:t>The association of activity and participation with quality of life between Japanese older adults living in rural and urban areas.</w:t>
      </w:r>
      <w:r w:rsidRPr="00E94923">
        <w:rPr>
          <w:sz w:val="20"/>
          <w:szCs w:val="20"/>
        </w:rPr>
        <w:t xml:space="preserve"> Journal of Clinical Gerontology and Geriatrics, 2013. </w:t>
      </w:r>
      <w:r w:rsidRPr="00E94923">
        <w:rPr>
          <w:b/>
          <w:sz w:val="20"/>
          <w:szCs w:val="20"/>
        </w:rPr>
        <w:t>4</w:t>
      </w:r>
      <w:r w:rsidRPr="00E94923">
        <w:rPr>
          <w:sz w:val="20"/>
          <w:szCs w:val="20"/>
        </w:rPr>
        <w:t>(2): p. 51-5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3.</w:t>
      </w:r>
      <w:r w:rsidRPr="00E94923">
        <w:rPr>
          <w:sz w:val="20"/>
          <w:szCs w:val="20"/>
        </w:rPr>
        <w:tab/>
        <w:t xml:space="preserve">Shin, W.-H., B.-S. Kweon, and W.-J. Shin, </w:t>
      </w:r>
      <w:r w:rsidRPr="00E94923">
        <w:rPr>
          <w:i/>
          <w:sz w:val="20"/>
          <w:szCs w:val="20"/>
        </w:rPr>
        <w:t>The distance effects of environmental variables on older African American women's physical activity in Texas.</w:t>
      </w:r>
      <w:r w:rsidRPr="00E94923">
        <w:rPr>
          <w:sz w:val="20"/>
          <w:szCs w:val="20"/>
        </w:rPr>
        <w:t xml:space="preserve"> Landscape and Urban Planning, 2011. </w:t>
      </w:r>
      <w:r w:rsidRPr="00E94923">
        <w:rPr>
          <w:b/>
          <w:sz w:val="20"/>
          <w:szCs w:val="20"/>
        </w:rPr>
        <w:t>103</w:t>
      </w:r>
      <w:r w:rsidRPr="00E94923">
        <w:rPr>
          <w:sz w:val="20"/>
          <w:szCs w:val="20"/>
        </w:rPr>
        <w:t>(2): p. 217-22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4.</w:t>
      </w:r>
      <w:r w:rsidRPr="00E94923">
        <w:rPr>
          <w:sz w:val="20"/>
          <w:szCs w:val="20"/>
        </w:rPr>
        <w:tab/>
        <w:t xml:space="preserve">Shores, K.A., et al., </w:t>
      </w:r>
      <w:r w:rsidRPr="00E94923">
        <w:rPr>
          <w:i/>
          <w:sz w:val="20"/>
          <w:szCs w:val="20"/>
        </w:rPr>
        <w:t>Extra-Individual Correlates of Physical Activity Attainment in Rural Older Adults.</w:t>
      </w:r>
      <w:r w:rsidRPr="00E94923">
        <w:rPr>
          <w:sz w:val="20"/>
          <w:szCs w:val="20"/>
        </w:rPr>
        <w:t xml:space="preserve"> Journal of Rural Health, 2009. </w:t>
      </w:r>
      <w:r w:rsidRPr="00E94923">
        <w:rPr>
          <w:b/>
          <w:sz w:val="20"/>
          <w:szCs w:val="20"/>
        </w:rPr>
        <w:t>25</w:t>
      </w:r>
      <w:r w:rsidRPr="00E94923">
        <w:rPr>
          <w:sz w:val="20"/>
          <w:szCs w:val="20"/>
        </w:rPr>
        <w:t>(2): p. 211-21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5.</w:t>
      </w:r>
      <w:r w:rsidRPr="00E94923">
        <w:rPr>
          <w:sz w:val="20"/>
          <w:szCs w:val="20"/>
        </w:rPr>
        <w:tab/>
        <w:t xml:space="preserve">Tanaka, T., et al., </w:t>
      </w:r>
      <w:r w:rsidRPr="00E94923">
        <w:rPr>
          <w:i/>
          <w:sz w:val="20"/>
          <w:szCs w:val="20"/>
        </w:rPr>
        <w:t>Comparison of objective physical activity, muscle strength, and depression among community-dwelling older women living in sloped versus non-sloped environments.</w:t>
      </w:r>
      <w:r w:rsidRPr="00E94923">
        <w:rPr>
          <w:sz w:val="20"/>
          <w:szCs w:val="20"/>
        </w:rPr>
        <w:t xml:space="preserve"> Journal of Nutrition, Health and Aging, 2016: p. 520-52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6.</w:t>
      </w:r>
      <w:r w:rsidRPr="00E94923">
        <w:rPr>
          <w:sz w:val="20"/>
          <w:szCs w:val="20"/>
        </w:rPr>
        <w:tab/>
        <w:t xml:space="preserve">Towne, S.D., Jr., et al., </w:t>
      </w:r>
      <w:r w:rsidRPr="00E94923">
        <w:rPr>
          <w:i/>
          <w:sz w:val="20"/>
          <w:szCs w:val="20"/>
        </w:rPr>
        <w:t>Using Walk Score and Neighborhood Perceptions to Assess Walking Among Middle-Aged and Older Adults.</w:t>
      </w:r>
      <w:r w:rsidRPr="00E94923">
        <w:rPr>
          <w:sz w:val="20"/>
          <w:szCs w:val="20"/>
        </w:rPr>
        <w:t xml:space="preserve"> J Community Health, 2016. </w:t>
      </w:r>
      <w:r w:rsidRPr="00E94923">
        <w:rPr>
          <w:b/>
          <w:sz w:val="20"/>
          <w:szCs w:val="20"/>
        </w:rPr>
        <w:t>41</w:t>
      </w:r>
      <w:r w:rsidRPr="00E94923">
        <w:rPr>
          <w:sz w:val="20"/>
          <w:szCs w:val="20"/>
        </w:rPr>
        <w:t>(5): p. 977-8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7.</w:t>
      </w:r>
      <w:r w:rsidRPr="00E94923">
        <w:rPr>
          <w:sz w:val="20"/>
          <w:szCs w:val="20"/>
        </w:rPr>
        <w:tab/>
        <w:t xml:space="preserve">Wang, Z. and C. Lee, </w:t>
      </w:r>
      <w:r w:rsidRPr="00E94923">
        <w:rPr>
          <w:i/>
          <w:sz w:val="20"/>
          <w:szCs w:val="20"/>
        </w:rPr>
        <w:t>Site and neighborhood environments for walking among older adults.</w:t>
      </w:r>
      <w:r w:rsidRPr="00E94923">
        <w:rPr>
          <w:sz w:val="20"/>
          <w:szCs w:val="20"/>
        </w:rPr>
        <w:t xml:space="preserve"> Health &amp; Place, 2010. </w:t>
      </w:r>
      <w:r w:rsidRPr="00E94923">
        <w:rPr>
          <w:b/>
          <w:sz w:val="20"/>
          <w:szCs w:val="20"/>
        </w:rPr>
        <w:t>16</w:t>
      </w:r>
      <w:r w:rsidRPr="00E94923">
        <w:rPr>
          <w:sz w:val="20"/>
          <w:szCs w:val="20"/>
        </w:rPr>
        <w:t>(6): p. 1268-127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8.</w:t>
      </w:r>
      <w:r w:rsidRPr="00E94923">
        <w:rPr>
          <w:sz w:val="20"/>
          <w:szCs w:val="20"/>
        </w:rPr>
        <w:tab/>
        <w:t xml:space="preserve">Wilcox, S., et al., </w:t>
      </w:r>
      <w:r w:rsidRPr="00E94923">
        <w:rPr>
          <w:i/>
          <w:sz w:val="20"/>
          <w:szCs w:val="20"/>
        </w:rPr>
        <w:t>Psychosocial and perceived environmental correlates of physical activity in rural and older african american and white women.</w:t>
      </w:r>
      <w:r w:rsidRPr="00E94923">
        <w:rPr>
          <w:sz w:val="20"/>
          <w:szCs w:val="20"/>
        </w:rPr>
        <w:t xml:space="preserve"> J Gerontol B Psychol Sci Soc Sci, 2003. </w:t>
      </w:r>
      <w:r w:rsidRPr="00E94923">
        <w:rPr>
          <w:b/>
          <w:sz w:val="20"/>
          <w:szCs w:val="20"/>
        </w:rPr>
        <w:t>58</w:t>
      </w:r>
      <w:r w:rsidRPr="00E94923">
        <w:rPr>
          <w:sz w:val="20"/>
          <w:szCs w:val="20"/>
        </w:rPr>
        <w:t>(6): p. P329-37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69.</w:t>
      </w:r>
      <w:r w:rsidRPr="00E94923">
        <w:rPr>
          <w:sz w:val="20"/>
          <w:szCs w:val="20"/>
        </w:rPr>
        <w:tab/>
        <w:t xml:space="preserve">Macniven, R., et al., </w:t>
      </w:r>
      <w:r w:rsidRPr="00E94923">
        <w:rPr>
          <w:i/>
          <w:sz w:val="20"/>
          <w:szCs w:val="20"/>
        </w:rPr>
        <w:t>Barriers and Enablers to Physical Activity Among Older Australians Who Want to Increase Their Physical Activity Levels.</w:t>
      </w:r>
      <w:r w:rsidRPr="00E94923">
        <w:rPr>
          <w:sz w:val="20"/>
          <w:szCs w:val="20"/>
        </w:rPr>
        <w:t xml:space="preserve"> Journal of Physical Activity &amp; Health, 2014. </w:t>
      </w:r>
      <w:r w:rsidRPr="00E94923">
        <w:rPr>
          <w:b/>
          <w:sz w:val="20"/>
          <w:szCs w:val="20"/>
        </w:rPr>
        <w:t>11</w:t>
      </w:r>
      <w:r w:rsidRPr="00E94923">
        <w:rPr>
          <w:sz w:val="20"/>
          <w:szCs w:val="20"/>
        </w:rPr>
        <w:t>(7): p. 1420-142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0.</w:t>
      </w:r>
      <w:r w:rsidRPr="00E94923">
        <w:rPr>
          <w:sz w:val="20"/>
          <w:szCs w:val="20"/>
        </w:rPr>
        <w:tab/>
        <w:t xml:space="preserve">Lim, K. and L. Taylor, </w:t>
      </w:r>
      <w:r w:rsidRPr="00E94923">
        <w:rPr>
          <w:i/>
          <w:sz w:val="20"/>
          <w:szCs w:val="20"/>
        </w:rPr>
        <w:t>Factors associated with physical activity among older people—a population-based study.</w:t>
      </w:r>
      <w:r w:rsidRPr="00E94923">
        <w:rPr>
          <w:sz w:val="20"/>
          <w:szCs w:val="20"/>
        </w:rPr>
        <w:t xml:space="preserve"> Preventive Medicine, 2005. </w:t>
      </w:r>
      <w:r w:rsidRPr="00E94923">
        <w:rPr>
          <w:b/>
          <w:sz w:val="20"/>
          <w:szCs w:val="20"/>
        </w:rPr>
        <w:t>40</w:t>
      </w:r>
      <w:r w:rsidRPr="00E94923">
        <w:rPr>
          <w:sz w:val="20"/>
          <w:szCs w:val="20"/>
        </w:rPr>
        <w:t>(1): p. 33-4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1.</w:t>
      </w:r>
      <w:r w:rsidRPr="00E94923">
        <w:rPr>
          <w:sz w:val="20"/>
          <w:szCs w:val="20"/>
        </w:rPr>
        <w:tab/>
        <w:t xml:space="preserve">James, P., et al., </w:t>
      </w:r>
      <w:r w:rsidRPr="00E94923">
        <w:rPr>
          <w:i/>
          <w:sz w:val="20"/>
          <w:szCs w:val="20"/>
        </w:rPr>
        <w:t>Urban Sprawl, Physical Activity, and Body Mass Index: Nurses' Health Study and Nurses' Health Study 11.</w:t>
      </w:r>
      <w:r w:rsidRPr="00E94923">
        <w:rPr>
          <w:sz w:val="20"/>
          <w:szCs w:val="20"/>
        </w:rPr>
        <w:t xml:space="preserve"> American Journal of Public Health, 2013. </w:t>
      </w:r>
      <w:r w:rsidRPr="00E94923">
        <w:rPr>
          <w:b/>
          <w:sz w:val="20"/>
          <w:szCs w:val="20"/>
        </w:rPr>
        <w:t>103</w:t>
      </w:r>
      <w:r w:rsidRPr="00E94923">
        <w:rPr>
          <w:sz w:val="20"/>
          <w:szCs w:val="20"/>
        </w:rPr>
        <w:t>(2): p. 369-37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2.</w:t>
      </w:r>
      <w:r w:rsidRPr="00E94923">
        <w:rPr>
          <w:sz w:val="20"/>
          <w:szCs w:val="20"/>
        </w:rPr>
        <w:tab/>
        <w:t xml:space="preserve">Troped, P.J., et al., </w:t>
      </w:r>
      <w:r w:rsidRPr="00E94923">
        <w:rPr>
          <w:i/>
          <w:sz w:val="20"/>
          <w:szCs w:val="20"/>
        </w:rPr>
        <w:t>Relationships Between the Built Environment and Walking and Weight Status Among Older Women in Three US States.</w:t>
      </w:r>
      <w:r w:rsidRPr="00E94923">
        <w:rPr>
          <w:sz w:val="20"/>
          <w:szCs w:val="20"/>
        </w:rPr>
        <w:t xml:space="preserve"> Journal of Aging and Physical Activity, 2014. </w:t>
      </w:r>
      <w:r w:rsidRPr="00E94923">
        <w:rPr>
          <w:b/>
          <w:sz w:val="20"/>
          <w:szCs w:val="20"/>
        </w:rPr>
        <w:t>22</w:t>
      </w:r>
      <w:r w:rsidRPr="00E94923">
        <w:rPr>
          <w:sz w:val="20"/>
          <w:szCs w:val="20"/>
        </w:rPr>
        <w:t>(1): p. 114-12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3.</w:t>
      </w:r>
      <w:r w:rsidRPr="00E94923">
        <w:rPr>
          <w:sz w:val="20"/>
          <w:szCs w:val="20"/>
        </w:rPr>
        <w:tab/>
        <w:t xml:space="preserve">Piro, F.N., O. Noess, and B. Claussen, </w:t>
      </w:r>
      <w:r w:rsidRPr="00E94923">
        <w:rPr>
          <w:i/>
          <w:sz w:val="20"/>
          <w:szCs w:val="20"/>
        </w:rPr>
        <w:t>Physical activity among elderly people in a city population: the influence of neighbourhood level violence and self perceived safety.</w:t>
      </w:r>
      <w:r w:rsidRPr="00E94923">
        <w:rPr>
          <w:sz w:val="20"/>
          <w:szCs w:val="20"/>
        </w:rPr>
        <w:t xml:space="preserve"> Journal of Epidemiology and Community Health, 2006. </w:t>
      </w:r>
      <w:r w:rsidRPr="00E94923">
        <w:rPr>
          <w:b/>
          <w:sz w:val="20"/>
          <w:szCs w:val="20"/>
        </w:rPr>
        <w:t>60</w:t>
      </w:r>
      <w:r w:rsidRPr="00E94923">
        <w:rPr>
          <w:sz w:val="20"/>
          <w:szCs w:val="20"/>
        </w:rPr>
        <w:t>(7): p. 626-63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4.</w:t>
      </w:r>
      <w:r w:rsidRPr="00E94923">
        <w:rPr>
          <w:sz w:val="20"/>
          <w:szCs w:val="20"/>
        </w:rPr>
        <w:tab/>
        <w:t xml:space="preserve">Pan, S.Y., et al., </w:t>
      </w:r>
      <w:r w:rsidRPr="00E94923">
        <w:rPr>
          <w:i/>
          <w:sz w:val="20"/>
          <w:szCs w:val="20"/>
        </w:rPr>
        <w:t>Individual, social, environmental, and physical environmental correlates with physical activity among Canadians: a cross-sectional study.</w:t>
      </w:r>
      <w:r w:rsidRPr="00E94923">
        <w:rPr>
          <w:sz w:val="20"/>
          <w:szCs w:val="20"/>
        </w:rPr>
        <w:t xml:space="preserve"> Bmc Public Health, 2009. </w:t>
      </w:r>
      <w:r w:rsidRPr="00E94923">
        <w:rPr>
          <w:b/>
          <w:sz w:val="20"/>
          <w:szCs w:val="20"/>
        </w:rPr>
        <w:t>9</w:t>
      </w:r>
      <w:r w:rsidRPr="00E94923">
        <w:rPr>
          <w:sz w:val="20"/>
          <w:szCs w:val="20"/>
        </w:rPr>
        <w:t>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5.</w:t>
      </w:r>
      <w:r w:rsidRPr="00E94923">
        <w:rPr>
          <w:sz w:val="20"/>
          <w:szCs w:val="20"/>
        </w:rPr>
        <w:tab/>
        <w:t xml:space="preserve">McMurdo, M.E.T., et al., </w:t>
      </w:r>
      <w:r w:rsidRPr="00E94923">
        <w:rPr>
          <w:i/>
          <w:sz w:val="20"/>
          <w:szCs w:val="20"/>
        </w:rPr>
        <w:t>Social, Environmental and Psychological Factors Associated with Objective Physical Activity Levels in the Over 65s.</w:t>
      </w:r>
      <w:r w:rsidRPr="00E94923">
        <w:rPr>
          <w:sz w:val="20"/>
          <w:szCs w:val="20"/>
        </w:rPr>
        <w:t xml:space="preserve"> Plos One, 2012. </w:t>
      </w:r>
      <w:r w:rsidRPr="00E94923">
        <w:rPr>
          <w:b/>
          <w:sz w:val="20"/>
          <w:szCs w:val="20"/>
        </w:rPr>
        <w:t>7</w:t>
      </w:r>
      <w:r w:rsidRPr="00E94923">
        <w:rPr>
          <w:sz w:val="20"/>
          <w:szCs w:val="20"/>
        </w:rPr>
        <w:t>(2)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6.</w:t>
      </w:r>
      <w:r w:rsidRPr="00E94923">
        <w:rPr>
          <w:sz w:val="20"/>
          <w:szCs w:val="20"/>
        </w:rPr>
        <w:tab/>
        <w:t xml:space="preserve">Sniehotta, F.F., et al., </w:t>
      </w:r>
      <w:r w:rsidRPr="00E94923">
        <w:rPr>
          <w:i/>
          <w:sz w:val="20"/>
          <w:szCs w:val="20"/>
        </w:rPr>
        <w:t>Psychological theory in an interdisciplinary context: psychological, demographic, health-related, social, and environmental correlates of physical activity in a representative cohort of community-dwelling older adults.</w:t>
      </w:r>
      <w:r w:rsidRPr="00E94923">
        <w:rPr>
          <w:sz w:val="20"/>
          <w:szCs w:val="20"/>
        </w:rPr>
        <w:t xml:space="preserve"> International Journal of Behavioral Nutrition &amp; Physical Activity, 2013. </w:t>
      </w:r>
      <w:r w:rsidRPr="00E94923">
        <w:rPr>
          <w:b/>
          <w:sz w:val="20"/>
          <w:szCs w:val="20"/>
        </w:rPr>
        <w:t>10</w:t>
      </w:r>
      <w:r w:rsidRPr="00E94923">
        <w:rPr>
          <w:sz w:val="20"/>
          <w:szCs w:val="20"/>
        </w:rPr>
        <w:t>(1): p. 106-116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7.</w:t>
      </w:r>
      <w:r w:rsidRPr="00E94923">
        <w:rPr>
          <w:sz w:val="20"/>
          <w:szCs w:val="20"/>
        </w:rPr>
        <w:tab/>
        <w:t xml:space="preserve">Davis, M.G., et al., </w:t>
      </w:r>
      <w:r w:rsidRPr="00E94923">
        <w:rPr>
          <w:i/>
          <w:sz w:val="20"/>
          <w:szCs w:val="20"/>
        </w:rPr>
        <w:t>Getting out and about in older adults: the nature of daily trips and their association with objectively assessed physical activity.</w:t>
      </w:r>
      <w:r w:rsidRPr="00E94923">
        <w:rPr>
          <w:sz w:val="20"/>
          <w:szCs w:val="20"/>
        </w:rPr>
        <w:t xml:space="preserve"> International Journal of Behavioral Nutrition &amp; Physical Activity, 2011. </w:t>
      </w:r>
      <w:r w:rsidRPr="00E94923">
        <w:rPr>
          <w:b/>
          <w:sz w:val="20"/>
          <w:szCs w:val="20"/>
        </w:rPr>
        <w:t>8</w:t>
      </w:r>
      <w:r w:rsidRPr="00E94923">
        <w:rPr>
          <w:sz w:val="20"/>
          <w:szCs w:val="20"/>
        </w:rPr>
        <w:t>: p. 9p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lastRenderedPageBreak/>
        <w:t>78.</w:t>
      </w:r>
      <w:r w:rsidRPr="00E94923">
        <w:rPr>
          <w:sz w:val="20"/>
          <w:szCs w:val="20"/>
        </w:rPr>
        <w:tab/>
        <w:t xml:space="preserve">Fox, K.R., et al., </w:t>
      </w:r>
      <w:r w:rsidRPr="00E94923">
        <w:rPr>
          <w:i/>
          <w:sz w:val="20"/>
          <w:szCs w:val="20"/>
        </w:rPr>
        <w:t>Neighbourhood deprivation and physical activity in UK older adults.</w:t>
      </w:r>
      <w:r w:rsidRPr="00E94923">
        <w:rPr>
          <w:sz w:val="20"/>
          <w:szCs w:val="20"/>
        </w:rPr>
        <w:t xml:space="preserve"> Health &amp; Place, 2011. </w:t>
      </w:r>
      <w:r w:rsidRPr="00E94923">
        <w:rPr>
          <w:b/>
          <w:sz w:val="20"/>
          <w:szCs w:val="20"/>
        </w:rPr>
        <w:t>17</w:t>
      </w:r>
      <w:r w:rsidRPr="00E94923">
        <w:rPr>
          <w:sz w:val="20"/>
          <w:szCs w:val="20"/>
        </w:rPr>
        <w:t>(2): p. 633-64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79.</w:t>
      </w:r>
      <w:r w:rsidRPr="00E94923">
        <w:rPr>
          <w:sz w:val="20"/>
          <w:szCs w:val="20"/>
        </w:rPr>
        <w:tab/>
        <w:t xml:space="preserve">Thompson, J.L., et al., </w:t>
      </w:r>
      <w:r w:rsidRPr="00E94923">
        <w:rPr>
          <w:i/>
          <w:sz w:val="20"/>
          <w:szCs w:val="20"/>
        </w:rPr>
        <w:t>Food shopping habits, physical activity and health-related indicators among adults aged &gt;= 70 years.</w:t>
      </w:r>
      <w:r w:rsidRPr="00E94923">
        <w:rPr>
          <w:sz w:val="20"/>
          <w:szCs w:val="20"/>
        </w:rPr>
        <w:t xml:space="preserve"> Public Health Nutrition, 2011. </w:t>
      </w:r>
      <w:r w:rsidRPr="00E94923">
        <w:rPr>
          <w:b/>
          <w:sz w:val="20"/>
          <w:szCs w:val="20"/>
        </w:rPr>
        <w:t>14</w:t>
      </w:r>
      <w:r w:rsidRPr="00E94923">
        <w:rPr>
          <w:sz w:val="20"/>
          <w:szCs w:val="20"/>
        </w:rPr>
        <w:t>(9): p. 1640-164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0.</w:t>
      </w:r>
      <w:r w:rsidRPr="00E94923">
        <w:rPr>
          <w:sz w:val="20"/>
          <w:szCs w:val="20"/>
        </w:rPr>
        <w:tab/>
        <w:t xml:space="preserve">Han, B.H., et al., </w:t>
      </w:r>
      <w:r w:rsidRPr="00E94923">
        <w:rPr>
          <w:i/>
          <w:sz w:val="20"/>
          <w:szCs w:val="20"/>
        </w:rPr>
        <w:t>Correlates of Physical Activity Among Middle-Aged and Older Korean Americans at Risk for Diabetes.</w:t>
      </w:r>
      <w:r w:rsidRPr="00E94923">
        <w:rPr>
          <w:sz w:val="20"/>
          <w:szCs w:val="20"/>
        </w:rPr>
        <w:t xml:space="preserve"> Journal of Nursing Scholarship, 2016. </w:t>
      </w:r>
      <w:r w:rsidRPr="00E94923">
        <w:rPr>
          <w:b/>
          <w:sz w:val="20"/>
          <w:szCs w:val="20"/>
        </w:rPr>
        <w:t>48</w:t>
      </w:r>
      <w:r w:rsidRPr="00E94923">
        <w:rPr>
          <w:sz w:val="20"/>
          <w:szCs w:val="20"/>
        </w:rPr>
        <w:t>(1): p. 48-57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1.</w:t>
      </w:r>
      <w:r w:rsidRPr="00E94923">
        <w:rPr>
          <w:sz w:val="20"/>
          <w:szCs w:val="20"/>
        </w:rPr>
        <w:tab/>
        <w:t xml:space="preserve">Li, F.Z., et al., </w:t>
      </w:r>
      <w:r w:rsidRPr="00E94923">
        <w:rPr>
          <w:i/>
          <w:sz w:val="20"/>
          <w:szCs w:val="20"/>
        </w:rPr>
        <w:t>Multilevel modelling of built environment characteristics related to neighbourhood walking activity in older adults.</w:t>
      </w:r>
      <w:r w:rsidRPr="00E94923">
        <w:rPr>
          <w:sz w:val="20"/>
          <w:szCs w:val="20"/>
        </w:rPr>
        <w:t xml:space="preserve"> Journal of Epidemiology and Community Health, 2005. </w:t>
      </w:r>
      <w:r w:rsidRPr="00E94923">
        <w:rPr>
          <w:b/>
          <w:sz w:val="20"/>
          <w:szCs w:val="20"/>
        </w:rPr>
        <w:t>59</w:t>
      </w:r>
      <w:r w:rsidRPr="00E94923">
        <w:rPr>
          <w:sz w:val="20"/>
          <w:szCs w:val="20"/>
        </w:rPr>
        <w:t>(7): p. 558-56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2.</w:t>
      </w:r>
      <w:r w:rsidRPr="00E94923">
        <w:rPr>
          <w:sz w:val="20"/>
          <w:szCs w:val="20"/>
        </w:rPr>
        <w:tab/>
        <w:t xml:space="preserve">Li, F.Z., K.J. Fisher, and R.C. Brownson, </w:t>
      </w:r>
      <w:r w:rsidRPr="00E94923">
        <w:rPr>
          <w:i/>
          <w:sz w:val="20"/>
          <w:szCs w:val="20"/>
        </w:rPr>
        <w:t>A multilevel analysis of change in neighborhood walking activity in older adults.</w:t>
      </w:r>
      <w:r w:rsidRPr="00E94923">
        <w:rPr>
          <w:sz w:val="20"/>
          <w:szCs w:val="20"/>
        </w:rPr>
        <w:t xml:space="preserve"> Journal of Aging and Physical Activity, 2005. </w:t>
      </w:r>
      <w:r w:rsidRPr="00E94923">
        <w:rPr>
          <w:b/>
          <w:sz w:val="20"/>
          <w:szCs w:val="20"/>
        </w:rPr>
        <w:t>13</w:t>
      </w:r>
      <w:r w:rsidRPr="00E94923">
        <w:rPr>
          <w:sz w:val="20"/>
          <w:szCs w:val="20"/>
        </w:rPr>
        <w:t>(2): p. 145-159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3.</w:t>
      </w:r>
      <w:r w:rsidRPr="00E94923">
        <w:rPr>
          <w:sz w:val="20"/>
          <w:szCs w:val="20"/>
        </w:rPr>
        <w:tab/>
        <w:t xml:space="preserve">Michael, Y., et al., </w:t>
      </w:r>
      <w:r w:rsidRPr="00E94923">
        <w:rPr>
          <w:i/>
          <w:sz w:val="20"/>
          <w:szCs w:val="20"/>
        </w:rPr>
        <w:t>Measuring the influence of built neighborhood environments on walking in older adults.</w:t>
      </w:r>
      <w:r w:rsidRPr="00E94923">
        <w:rPr>
          <w:sz w:val="20"/>
          <w:szCs w:val="20"/>
        </w:rPr>
        <w:t xml:space="preserve"> Journal of Aging and Physical Activity, 2006. </w:t>
      </w:r>
      <w:r w:rsidRPr="00E94923">
        <w:rPr>
          <w:b/>
          <w:sz w:val="20"/>
          <w:szCs w:val="20"/>
        </w:rPr>
        <w:t>14</w:t>
      </w:r>
      <w:r w:rsidRPr="00E94923">
        <w:rPr>
          <w:sz w:val="20"/>
          <w:szCs w:val="20"/>
        </w:rPr>
        <w:t>(3): p. 302-31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4.</w:t>
      </w:r>
      <w:r w:rsidRPr="00E94923">
        <w:rPr>
          <w:sz w:val="20"/>
          <w:szCs w:val="20"/>
        </w:rPr>
        <w:tab/>
        <w:t xml:space="preserve">Nagel, C.L., et al., </w:t>
      </w:r>
      <w:r w:rsidRPr="00E94923">
        <w:rPr>
          <w:i/>
          <w:sz w:val="20"/>
          <w:szCs w:val="20"/>
        </w:rPr>
        <w:t>The relation between neighborhood built environment and walking activity among older adults.</w:t>
      </w:r>
      <w:r w:rsidRPr="00E94923">
        <w:rPr>
          <w:sz w:val="20"/>
          <w:szCs w:val="20"/>
        </w:rPr>
        <w:t xml:space="preserve"> American Journal of Epidemiology, 2008. </w:t>
      </w:r>
      <w:r w:rsidRPr="00E94923">
        <w:rPr>
          <w:b/>
          <w:sz w:val="20"/>
          <w:szCs w:val="20"/>
        </w:rPr>
        <w:t>168</w:t>
      </w:r>
      <w:r w:rsidRPr="00E94923">
        <w:rPr>
          <w:sz w:val="20"/>
          <w:szCs w:val="20"/>
        </w:rPr>
        <w:t>(4): p. 461-46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5.</w:t>
      </w:r>
      <w:r w:rsidRPr="00E94923">
        <w:rPr>
          <w:sz w:val="20"/>
          <w:szCs w:val="20"/>
        </w:rPr>
        <w:tab/>
        <w:t xml:space="preserve">Frank, L., et al., </w:t>
      </w:r>
      <w:r w:rsidRPr="00E94923">
        <w:rPr>
          <w:i/>
          <w:sz w:val="20"/>
          <w:szCs w:val="20"/>
        </w:rPr>
        <w:t>Healthy Aging and Where You Live: Community Design Relationships With Physical Activity and Body Weight in Older Americans.</w:t>
      </w:r>
      <w:r w:rsidRPr="00E94923">
        <w:rPr>
          <w:sz w:val="20"/>
          <w:szCs w:val="20"/>
        </w:rPr>
        <w:t xml:space="preserve"> Journal of Physical Activity &amp; Health, 2010. </w:t>
      </w:r>
      <w:r w:rsidRPr="00E94923">
        <w:rPr>
          <w:b/>
          <w:sz w:val="20"/>
          <w:szCs w:val="20"/>
        </w:rPr>
        <w:t>7</w:t>
      </w:r>
      <w:r w:rsidRPr="00E94923">
        <w:rPr>
          <w:sz w:val="20"/>
          <w:szCs w:val="20"/>
        </w:rPr>
        <w:t>: p. S82-S90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6.</w:t>
      </w:r>
      <w:r w:rsidRPr="00E94923">
        <w:rPr>
          <w:sz w:val="20"/>
          <w:szCs w:val="20"/>
        </w:rPr>
        <w:tab/>
        <w:t xml:space="preserve">Kerr, J., et al., </w:t>
      </w:r>
      <w:r w:rsidRPr="00E94923">
        <w:rPr>
          <w:i/>
          <w:sz w:val="20"/>
          <w:szCs w:val="20"/>
        </w:rPr>
        <w:t>Assessing health-related resources in senior living residences.</w:t>
      </w:r>
      <w:r w:rsidRPr="00E94923">
        <w:rPr>
          <w:sz w:val="20"/>
          <w:szCs w:val="20"/>
        </w:rPr>
        <w:t xml:space="preserve"> Journal of Aging Studies, 2011. </w:t>
      </w:r>
      <w:r w:rsidRPr="00E94923">
        <w:rPr>
          <w:b/>
          <w:sz w:val="20"/>
          <w:szCs w:val="20"/>
        </w:rPr>
        <w:t>25</w:t>
      </w:r>
      <w:r w:rsidRPr="00E94923">
        <w:rPr>
          <w:sz w:val="20"/>
          <w:szCs w:val="20"/>
        </w:rPr>
        <w:t>(3): p. 206-214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7.</w:t>
      </w:r>
      <w:r w:rsidRPr="00E94923">
        <w:rPr>
          <w:sz w:val="20"/>
          <w:szCs w:val="20"/>
        </w:rPr>
        <w:tab/>
        <w:t xml:space="preserve">Carlson, J.A., et al., </w:t>
      </w:r>
      <w:r w:rsidRPr="00E94923">
        <w:rPr>
          <w:i/>
          <w:sz w:val="20"/>
          <w:szCs w:val="20"/>
        </w:rPr>
        <w:t>Interactions between psychosocial and built environment factors in explaining older adults' physical activity.</w:t>
      </w:r>
      <w:r w:rsidRPr="00E94923">
        <w:rPr>
          <w:sz w:val="20"/>
          <w:szCs w:val="20"/>
        </w:rPr>
        <w:t xml:space="preserve"> Preventive Medicine, 2012. </w:t>
      </w:r>
      <w:r w:rsidRPr="00E94923">
        <w:rPr>
          <w:b/>
          <w:sz w:val="20"/>
          <w:szCs w:val="20"/>
        </w:rPr>
        <w:t>54</w:t>
      </w:r>
      <w:r w:rsidRPr="00E94923">
        <w:rPr>
          <w:sz w:val="20"/>
          <w:szCs w:val="20"/>
        </w:rPr>
        <w:t>(1): p. 68-7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8.</w:t>
      </w:r>
      <w:r w:rsidRPr="00E94923">
        <w:rPr>
          <w:sz w:val="20"/>
          <w:szCs w:val="20"/>
        </w:rPr>
        <w:tab/>
        <w:t xml:space="preserve">Bracy, N.L., et al., </w:t>
      </w:r>
      <w:r w:rsidRPr="00E94923">
        <w:rPr>
          <w:i/>
          <w:sz w:val="20"/>
          <w:szCs w:val="20"/>
        </w:rPr>
        <w:t>Is the relationship between the built environment and physical activity moderated by perceptions of crime and safety?</w:t>
      </w:r>
      <w:r w:rsidRPr="00E94923">
        <w:rPr>
          <w:sz w:val="20"/>
          <w:szCs w:val="20"/>
        </w:rPr>
        <w:t xml:space="preserve"> International Journal of Behavioral Nutrition and Physical Activity, 2014. </w:t>
      </w:r>
      <w:r w:rsidRPr="00E94923">
        <w:rPr>
          <w:b/>
          <w:sz w:val="20"/>
          <w:szCs w:val="20"/>
        </w:rPr>
        <w:t>11</w:t>
      </w:r>
      <w:r w:rsidRPr="00E94923">
        <w:rPr>
          <w:sz w:val="20"/>
          <w:szCs w:val="20"/>
        </w:rPr>
        <w:t>(1)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89.</w:t>
      </w:r>
      <w:r w:rsidRPr="00E94923">
        <w:rPr>
          <w:sz w:val="20"/>
          <w:szCs w:val="20"/>
        </w:rPr>
        <w:tab/>
        <w:t xml:space="preserve">Cain, K.L., et al., </w:t>
      </w:r>
      <w:r w:rsidRPr="00E94923">
        <w:rPr>
          <w:i/>
          <w:sz w:val="20"/>
          <w:szCs w:val="20"/>
        </w:rPr>
        <w:t>Contribution of streetscape audits to explanation of physical activity in four age groups based on the Microscale Audit of Pedestrian Streetscapes (MAPS).</w:t>
      </w:r>
      <w:r w:rsidRPr="00E94923">
        <w:rPr>
          <w:sz w:val="20"/>
          <w:szCs w:val="20"/>
        </w:rPr>
        <w:t xml:space="preserve"> Social Science &amp; Medicine, 2014. </w:t>
      </w:r>
      <w:r w:rsidRPr="00E94923">
        <w:rPr>
          <w:b/>
          <w:sz w:val="20"/>
          <w:szCs w:val="20"/>
        </w:rPr>
        <w:t>116</w:t>
      </w:r>
      <w:r w:rsidRPr="00E94923">
        <w:rPr>
          <w:sz w:val="20"/>
          <w:szCs w:val="20"/>
        </w:rPr>
        <w:t>: p. 82-9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0.</w:t>
      </w:r>
      <w:r w:rsidRPr="00E94923">
        <w:rPr>
          <w:sz w:val="20"/>
          <w:szCs w:val="20"/>
        </w:rPr>
        <w:tab/>
        <w:t xml:space="preserve">Carlson, J.A., et al., </w:t>
      </w:r>
      <w:r w:rsidRPr="00E94923">
        <w:rPr>
          <w:i/>
          <w:sz w:val="20"/>
          <w:szCs w:val="20"/>
        </w:rPr>
        <w:t>Sociodemographic Moderators of Relations of Neighborhood Safety to Physical Activity.</w:t>
      </w:r>
      <w:r w:rsidRPr="00E94923">
        <w:rPr>
          <w:sz w:val="20"/>
          <w:szCs w:val="20"/>
        </w:rPr>
        <w:t xml:space="preserve"> Medicine &amp; Science in Sports &amp; Exercise, 2014. </w:t>
      </w:r>
      <w:r w:rsidRPr="00E94923">
        <w:rPr>
          <w:b/>
          <w:sz w:val="20"/>
          <w:szCs w:val="20"/>
        </w:rPr>
        <w:t>46</w:t>
      </w:r>
      <w:r w:rsidRPr="00E94923">
        <w:rPr>
          <w:sz w:val="20"/>
          <w:szCs w:val="20"/>
        </w:rPr>
        <w:t>(8): p. 1554-156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1.</w:t>
      </w:r>
      <w:r w:rsidRPr="00E94923">
        <w:rPr>
          <w:sz w:val="20"/>
          <w:szCs w:val="20"/>
        </w:rPr>
        <w:tab/>
        <w:t xml:space="preserve">Ding, D., et al., </w:t>
      </w:r>
      <w:r w:rsidRPr="00E94923">
        <w:rPr>
          <w:i/>
          <w:sz w:val="20"/>
          <w:szCs w:val="20"/>
        </w:rPr>
        <w:t>Neighborhood Environment and Physical Activity Among Older Adults: Do the Relationships Differ by Driving Status?</w:t>
      </w:r>
      <w:r w:rsidRPr="00E94923">
        <w:rPr>
          <w:sz w:val="20"/>
          <w:szCs w:val="20"/>
        </w:rPr>
        <w:t xml:space="preserve"> Journal of Aging &amp; Physical Activity, 2014. </w:t>
      </w:r>
      <w:r w:rsidRPr="00E94923">
        <w:rPr>
          <w:b/>
          <w:sz w:val="20"/>
          <w:szCs w:val="20"/>
        </w:rPr>
        <w:t>22</w:t>
      </w:r>
      <w:r w:rsidRPr="00E94923">
        <w:rPr>
          <w:sz w:val="20"/>
          <w:szCs w:val="20"/>
        </w:rPr>
        <w:t>(3): p. 421-431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2.</w:t>
      </w:r>
      <w:r w:rsidRPr="00E94923">
        <w:rPr>
          <w:sz w:val="20"/>
          <w:szCs w:val="20"/>
        </w:rPr>
        <w:tab/>
        <w:t xml:space="preserve">McKee, G., P.M. Kearney, and R.A. Kenny, </w:t>
      </w:r>
      <w:r w:rsidRPr="00E94923">
        <w:rPr>
          <w:i/>
          <w:sz w:val="20"/>
          <w:szCs w:val="20"/>
        </w:rPr>
        <w:t>The factors associated with self-reported physical activity in older adults living in the community.</w:t>
      </w:r>
      <w:r w:rsidRPr="00E94923">
        <w:rPr>
          <w:sz w:val="20"/>
          <w:szCs w:val="20"/>
        </w:rPr>
        <w:t xml:space="preserve"> Age Ageing, 2015. </w:t>
      </w:r>
      <w:r w:rsidRPr="00E94923">
        <w:rPr>
          <w:b/>
          <w:sz w:val="20"/>
          <w:szCs w:val="20"/>
        </w:rPr>
        <w:t>44</w:t>
      </w:r>
      <w:r w:rsidRPr="00E94923">
        <w:rPr>
          <w:sz w:val="20"/>
          <w:szCs w:val="20"/>
        </w:rPr>
        <w:t>(4): p. 586-92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3.</w:t>
      </w:r>
      <w:r w:rsidRPr="00E94923">
        <w:rPr>
          <w:sz w:val="20"/>
          <w:szCs w:val="20"/>
        </w:rPr>
        <w:tab/>
        <w:t xml:space="preserve">Murtagh, E.M., et al., </w:t>
      </w:r>
      <w:r w:rsidRPr="00E94923">
        <w:rPr>
          <w:i/>
          <w:sz w:val="20"/>
          <w:szCs w:val="20"/>
        </w:rPr>
        <w:t>Prevalence and correlates of physical inactivity in community-dwelling older adults in Ireland.</w:t>
      </w:r>
      <w:r w:rsidRPr="00E94923">
        <w:rPr>
          <w:sz w:val="20"/>
          <w:szCs w:val="20"/>
        </w:rPr>
        <w:t xml:space="preserve"> PLoS One, 2015. </w:t>
      </w:r>
      <w:r w:rsidRPr="00E94923">
        <w:rPr>
          <w:b/>
          <w:sz w:val="20"/>
          <w:szCs w:val="20"/>
        </w:rPr>
        <w:t>10</w:t>
      </w:r>
      <w:r w:rsidRPr="00E94923">
        <w:rPr>
          <w:sz w:val="20"/>
          <w:szCs w:val="20"/>
        </w:rPr>
        <w:t>(2): p. e011829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4.</w:t>
      </w:r>
      <w:r w:rsidRPr="00E94923">
        <w:rPr>
          <w:sz w:val="20"/>
          <w:szCs w:val="20"/>
        </w:rPr>
        <w:tab/>
        <w:t xml:space="preserve">Hannon, L., 3rd, P. Sawyer, and R.M. Allman, </w:t>
      </w:r>
      <w:r w:rsidRPr="00E94923">
        <w:rPr>
          <w:i/>
          <w:sz w:val="20"/>
          <w:szCs w:val="20"/>
        </w:rPr>
        <w:t>Housing, the Neighborhood Environment, and Physical Activity among Older African Americans.</w:t>
      </w:r>
      <w:r w:rsidRPr="00E94923">
        <w:rPr>
          <w:sz w:val="20"/>
          <w:szCs w:val="20"/>
        </w:rPr>
        <w:t xml:space="preserve"> J Health Dispar Res Pract, 2012. </w:t>
      </w:r>
      <w:r w:rsidRPr="00E94923">
        <w:rPr>
          <w:b/>
          <w:sz w:val="20"/>
          <w:szCs w:val="20"/>
        </w:rPr>
        <w:t>5</w:t>
      </w:r>
      <w:r w:rsidRPr="00E94923">
        <w:rPr>
          <w:sz w:val="20"/>
          <w:szCs w:val="20"/>
        </w:rPr>
        <w:t>(3): p. 27-41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5.</w:t>
      </w:r>
      <w:r w:rsidRPr="00E94923">
        <w:rPr>
          <w:sz w:val="20"/>
          <w:szCs w:val="20"/>
        </w:rPr>
        <w:tab/>
        <w:t xml:space="preserve">Gauvin, L., et al., </w:t>
      </w:r>
      <w:r w:rsidRPr="00E94923">
        <w:rPr>
          <w:i/>
          <w:sz w:val="20"/>
          <w:szCs w:val="20"/>
        </w:rPr>
        <w:t>Living in a Well-Serviced Urban Area Is Associated With Maintenance of Frequent Walking Among Seniors in the VoisiNuAge Study.</w:t>
      </w:r>
      <w:r w:rsidRPr="00E94923">
        <w:rPr>
          <w:sz w:val="20"/>
          <w:szCs w:val="20"/>
        </w:rPr>
        <w:t xml:space="preserve"> Journals of Gerontology Series B-Psychological Sciences and Social Sciences, 2012. </w:t>
      </w:r>
      <w:r w:rsidRPr="00E94923">
        <w:rPr>
          <w:b/>
          <w:sz w:val="20"/>
          <w:szCs w:val="20"/>
        </w:rPr>
        <w:t>67</w:t>
      </w:r>
      <w:r w:rsidRPr="00E94923">
        <w:rPr>
          <w:sz w:val="20"/>
          <w:szCs w:val="20"/>
        </w:rPr>
        <w:t>(1): p. 76-88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6.</w:t>
      </w:r>
      <w:r w:rsidRPr="00E94923">
        <w:rPr>
          <w:sz w:val="20"/>
          <w:szCs w:val="20"/>
        </w:rPr>
        <w:tab/>
        <w:t xml:space="preserve">Julien, D., et al., </w:t>
      </w:r>
      <w:r w:rsidRPr="00E94923">
        <w:rPr>
          <w:i/>
          <w:sz w:val="20"/>
          <w:szCs w:val="20"/>
        </w:rPr>
        <w:t>Transit use and walking as potential mediators of the association between accessibility to services and amenities and social participation among urban-dwelling older adults: Insights from the VoisiNuAge study.</w:t>
      </w:r>
      <w:r w:rsidRPr="00E94923">
        <w:rPr>
          <w:sz w:val="20"/>
          <w:szCs w:val="20"/>
        </w:rPr>
        <w:t xml:space="preserve"> Journal of Transport &amp; Health, 2015. </w:t>
      </w:r>
      <w:r w:rsidRPr="00E94923">
        <w:rPr>
          <w:b/>
          <w:sz w:val="20"/>
          <w:szCs w:val="20"/>
        </w:rPr>
        <w:t>2</w:t>
      </w:r>
      <w:r w:rsidRPr="00E94923">
        <w:rPr>
          <w:sz w:val="20"/>
          <w:szCs w:val="20"/>
        </w:rPr>
        <w:t>(1): p. 35-43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lastRenderedPageBreak/>
        <w:t>97.</w:t>
      </w:r>
      <w:r w:rsidRPr="00E94923">
        <w:rPr>
          <w:sz w:val="20"/>
          <w:szCs w:val="20"/>
        </w:rPr>
        <w:tab/>
        <w:t xml:space="preserve">Hirsch, J.A., et al., </w:t>
      </w:r>
      <w:r w:rsidRPr="00E94923">
        <w:rPr>
          <w:i/>
          <w:sz w:val="20"/>
          <w:szCs w:val="20"/>
        </w:rPr>
        <w:t>Destinations That Older Adults Experience Within Their GPS Activity Spaces: Relation to Objectively Measured Physical Activity.</w:t>
      </w:r>
      <w:r w:rsidRPr="00E94923">
        <w:rPr>
          <w:sz w:val="20"/>
          <w:szCs w:val="20"/>
        </w:rPr>
        <w:t xml:space="preserve"> Environment and Behavior, 2016. </w:t>
      </w:r>
      <w:r w:rsidRPr="00E94923">
        <w:rPr>
          <w:b/>
          <w:sz w:val="20"/>
          <w:szCs w:val="20"/>
        </w:rPr>
        <w:t>48</w:t>
      </w:r>
      <w:r w:rsidRPr="00E94923">
        <w:rPr>
          <w:sz w:val="20"/>
          <w:szCs w:val="20"/>
        </w:rPr>
        <w:t>(1): p. 55-77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8.</w:t>
      </w:r>
      <w:r w:rsidRPr="00E94923">
        <w:rPr>
          <w:sz w:val="20"/>
          <w:szCs w:val="20"/>
        </w:rPr>
        <w:tab/>
        <w:t xml:space="preserve">Perry, C.K., et al., </w:t>
      </w:r>
      <w:r w:rsidRPr="00E94923">
        <w:rPr>
          <w:i/>
          <w:sz w:val="20"/>
          <w:szCs w:val="20"/>
        </w:rPr>
        <w:t>Does neighborhood walkability moderate the effects of intrapersonal characteristics on amount of walking in post-menopausal women?</w:t>
      </w:r>
      <w:r w:rsidRPr="00E94923">
        <w:rPr>
          <w:sz w:val="20"/>
          <w:szCs w:val="20"/>
        </w:rPr>
        <w:t xml:space="preserve"> Health &amp; Place, 2013. </w:t>
      </w:r>
      <w:r w:rsidRPr="00E94923">
        <w:rPr>
          <w:b/>
          <w:sz w:val="20"/>
          <w:szCs w:val="20"/>
        </w:rPr>
        <w:t>21</w:t>
      </w:r>
      <w:r w:rsidRPr="00E94923">
        <w:rPr>
          <w:sz w:val="20"/>
          <w:szCs w:val="20"/>
        </w:rPr>
        <w:t>: p. 39-45.</w:t>
      </w:r>
    </w:p>
    <w:p w:rsidR="005A70E1" w:rsidRPr="00E94923" w:rsidRDefault="005A70E1" w:rsidP="002C04A1">
      <w:pPr>
        <w:pStyle w:val="EndNoteBibliography"/>
        <w:spacing w:after="0"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99.</w:t>
      </w:r>
      <w:r w:rsidRPr="00E94923">
        <w:rPr>
          <w:sz w:val="20"/>
          <w:szCs w:val="20"/>
        </w:rPr>
        <w:tab/>
        <w:t xml:space="preserve">de Melo, L.L., </w:t>
      </w:r>
      <w:r w:rsidRPr="00E94923">
        <w:rPr>
          <w:i/>
          <w:sz w:val="20"/>
          <w:szCs w:val="20"/>
        </w:rPr>
        <w:t>Perceived neighbourhood environment and health-related outcomes among older adults</w:t>
      </w:r>
      <w:r w:rsidRPr="00E94923">
        <w:rPr>
          <w:sz w:val="20"/>
          <w:szCs w:val="20"/>
        </w:rPr>
        <w:t xml:space="preserve">, in </w:t>
      </w:r>
      <w:r w:rsidRPr="00E94923">
        <w:rPr>
          <w:i/>
          <w:sz w:val="20"/>
          <w:szCs w:val="20"/>
        </w:rPr>
        <w:t>Faculty of Graduate Studies</w:t>
      </w:r>
      <w:r w:rsidRPr="00E94923">
        <w:rPr>
          <w:sz w:val="20"/>
          <w:szCs w:val="20"/>
        </w:rPr>
        <w:t>. 2013, University of Manitoba: Winnipeg, Canada.</w:t>
      </w:r>
    </w:p>
    <w:p w:rsidR="005A70E1" w:rsidRPr="00E94923" w:rsidRDefault="005A70E1" w:rsidP="002C04A1">
      <w:pPr>
        <w:pStyle w:val="EndNoteBibliography"/>
        <w:spacing w:line="360" w:lineRule="auto"/>
        <w:ind w:left="720" w:hanging="720"/>
        <w:rPr>
          <w:sz w:val="20"/>
          <w:szCs w:val="20"/>
        </w:rPr>
      </w:pPr>
      <w:r w:rsidRPr="00E94923">
        <w:rPr>
          <w:sz w:val="20"/>
          <w:szCs w:val="20"/>
        </w:rPr>
        <w:t>100.</w:t>
      </w:r>
      <w:r w:rsidRPr="00E94923">
        <w:rPr>
          <w:sz w:val="20"/>
          <w:szCs w:val="20"/>
        </w:rPr>
        <w:tab/>
        <w:t xml:space="preserve">Zhang, Y., et al., </w:t>
      </w:r>
      <w:r w:rsidRPr="00E94923">
        <w:rPr>
          <w:i/>
          <w:sz w:val="20"/>
          <w:szCs w:val="20"/>
        </w:rPr>
        <w:t>The Built Environment and Walking Activity of the Elderly: An Empirical Analysis in the Zhongshan Metropolitan Area, China.</w:t>
      </w:r>
      <w:r w:rsidRPr="00E94923">
        <w:rPr>
          <w:sz w:val="20"/>
          <w:szCs w:val="20"/>
        </w:rPr>
        <w:t xml:space="preserve"> Sustainability, 2014. </w:t>
      </w:r>
      <w:r w:rsidRPr="00E94923">
        <w:rPr>
          <w:b/>
          <w:sz w:val="20"/>
          <w:szCs w:val="20"/>
        </w:rPr>
        <w:t>6</w:t>
      </w:r>
      <w:r w:rsidRPr="00E94923">
        <w:rPr>
          <w:sz w:val="20"/>
          <w:szCs w:val="20"/>
        </w:rPr>
        <w:t>(2): p. 1076-1092.</w:t>
      </w:r>
    </w:p>
    <w:p w:rsidR="005A70E1" w:rsidRDefault="005A70E1">
      <w:pPr>
        <w:sectPr w:rsidR="005A70E1" w:rsidSect="005A70E1">
          <w:pgSz w:w="11906" w:h="16838"/>
          <w:pgMar w:top="720" w:right="720" w:bottom="720" w:left="720" w:header="709" w:footer="709" w:gutter="0"/>
          <w:cols w:space="708"/>
          <w:docGrid w:linePitch="360"/>
        </w:sectPr>
      </w:pPr>
      <w:r w:rsidRPr="00E94923">
        <w:rPr>
          <w:sz w:val="20"/>
          <w:szCs w:val="20"/>
        </w:rPr>
        <w:fldChar w:fldCharType="end"/>
      </w:r>
      <w:bookmarkEnd w:id="0"/>
    </w:p>
    <w:p w:rsidR="00242C3D" w:rsidRDefault="00242C3D"/>
    <w:sectPr w:rsidR="00242C3D" w:rsidSect="00242C3D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E7FBF" w:rsidRDefault="003E7FBF" w:rsidP="001E4A3D">
      <w:pPr>
        <w:spacing w:after="0" w:line="240" w:lineRule="auto"/>
      </w:pPr>
      <w:r>
        <w:separator/>
      </w:r>
    </w:p>
  </w:endnote>
  <w:endnote w:type="continuationSeparator" w:id="0">
    <w:p w:rsidR="003E7FBF" w:rsidRDefault="003E7FBF" w:rsidP="001E4A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10499369"/>
      <w:docPartObj>
        <w:docPartGallery w:val="Page Numbers (Bottom of Page)"/>
        <w:docPartUnique/>
      </w:docPartObj>
    </w:sdtPr>
    <w:sdtEndPr>
      <w:rPr>
        <w:noProof/>
        <w:sz w:val="16"/>
        <w:szCs w:val="16"/>
      </w:rPr>
    </w:sdtEndPr>
    <w:sdtContent>
      <w:p w:rsidR="001E4A3D" w:rsidRPr="001E4A3D" w:rsidRDefault="001E4A3D">
        <w:pPr>
          <w:pStyle w:val="Footer"/>
          <w:jc w:val="right"/>
          <w:rPr>
            <w:sz w:val="16"/>
            <w:szCs w:val="16"/>
          </w:rPr>
        </w:pPr>
        <w:r w:rsidRPr="001E4A3D">
          <w:rPr>
            <w:sz w:val="16"/>
            <w:szCs w:val="16"/>
          </w:rPr>
          <w:fldChar w:fldCharType="begin"/>
        </w:r>
        <w:r w:rsidRPr="001E4A3D">
          <w:rPr>
            <w:sz w:val="16"/>
            <w:szCs w:val="16"/>
          </w:rPr>
          <w:instrText xml:space="preserve"> PAGE   \* MERGEFORMAT </w:instrText>
        </w:r>
        <w:r w:rsidRPr="001E4A3D">
          <w:rPr>
            <w:sz w:val="16"/>
            <w:szCs w:val="16"/>
          </w:rPr>
          <w:fldChar w:fldCharType="separate"/>
        </w:r>
        <w:r w:rsidR="00E94923">
          <w:rPr>
            <w:noProof/>
            <w:sz w:val="16"/>
            <w:szCs w:val="16"/>
          </w:rPr>
          <w:t>9</w:t>
        </w:r>
        <w:r w:rsidRPr="001E4A3D">
          <w:rPr>
            <w:noProof/>
            <w:sz w:val="16"/>
            <w:szCs w:val="16"/>
          </w:rPr>
          <w:fldChar w:fldCharType="end"/>
        </w:r>
      </w:p>
    </w:sdtContent>
  </w:sdt>
  <w:p w:rsidR="001E4A3D" w:rsidRDefault="001E4A3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E7FBF" w:rsidRDefault="003E7FBF" w:rsidP="001E4A3D">
      <w:pPr>
        <w:spacing w:after="0" w:line="240" w:lineRule="auto"/>
      </w:pPr>
      <w:r>
        <w:separator/>
      </w:r>
    </w:p>
  </w:footnote>
  <w:footnote w:type="continuationSeparator" w:id="0">
    <w:p w:rsidR="003E7FBF" w:rsidRDefault="003E7FBF" w:rsidP="001E4A3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AZCc3NDC0tDc2MDYzMDAyUdpeDU4uLM/DyQAkOTWgBy2Zjd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w9z2a07adt98erw095wxagzwetpzr9ztae&quot;&gt;IncludedStudies_only__OA_PA_BuiltEnviron&lt;record-ids&gt;&lt;item&gt;3&lt;/item&gt;&lt;item&gt;4&lt;/item&gt;&lt;item&gt;5&lt;/item&gt;&lt;item&gt;6&lt;/item&gt;&lt;item&gt;9&lt;/item&gt;&lt;item&gt;13&lt;/item&gt;&lt;item&gt;18&lt;/item&gt;&lt;item&gt;19&lt;/item&gt;&lt;item&gt;20&lt;/item&gt;&lt;item&gt;23&lt;/item&gt;&lt;item&gt;24&lt;/item&gt;&lt;item&gt;25&lt;/item&gt;&lt;item&gt;27&lt;/item&gt;&lt;item&gt;29&lt;/item&gt;&lt;item&gt;30&lt;/item&gt;&lt;item&gt;31&lt;/item&gt;&lt;item&gt;32&lt;/item&gt;&lt;item&gt;34&lt;/item&gt;&lt;item&gt;35&lt;/item&gt;&lt;item&gt;36&lt;/item&gt;&lt;item&gt;37&lt;/item&gt;&lt;item&gt;38&lt;/item&gt;&lt;item&gt;39&lt;/item&gt;&lt;item&gt;44&lt;/item&gt;&lt;item&gt;45&lt;/item&gt;&lt;item&gt;48&lt;/item&gt;&lt;item&gt;49&lt;/item&gt;&lt;item&gt;50&lt;/item&gt;&lt;item&gt;52&lt;/item&gt;&lt;item&gt;58&lt;/item&gt;&lt;item&gt;59&lt;/item&gt;&lt;item&gt;60&lt;/item&gt;&lt;item&gt;61&lt;/item&gt;&lt;item&gt;62&lt;/item&gt;&lt;item&gt;65&lt;/item&gt;&lt;item&gt;66&lt;/item&gt;&lt;item&gt;67&lt;/item&gt;&lt;item&gt;70&lt;/item&gt;&lt;item&gt;71&lt;/item&gt;&lt;item&gt;72&lt;/item&gt;&lt;item&gt;73&lt;/item&gt;&lt;item&gt;77&lt;/item&gt;&lt;item&gt;78&lt;/item&gt;&lt;item&gt;79&lt;/item&gt;&lt;item&gt;80&lt;/item&gt;&lt;item&gt;81&lt;/item&gt;&lt;item&gt;83&lt;/item&gt;&lt;item&gt;85&lt;/item&gt;&lt;item&gt;86&lt;/item&gt;&lt;item&gt;89&lt;/item&gt;&lt;item&gt;90&lt;/item&gt;&lt;item&gt;173&lt;/item&gt;&lt;item&gt;175&lt;/item&gt;&lt;item&gt;176&lt;/item&gt;&lt;item&gt;178&lt;/item&gt;&lt;item&gt;179&lt;/item&gt;&lt;item&gt;180&lt;/item&gt;&lt;item&gt;182&lt;/item&gt;&lt;item&gt;183&lt;/item&gt;&lt;item&gt;184&lt;/item&gt;&lt;item&gt;185&lt;/item&gt;&lt;item&gt;186&lt;/item&gt;&lt;item&gt;188&lt;/item&gt;&lt;item&gt;189&lt;/item&gt;&lt;item&gt;190&lt;/item&gt;&lt;item&gt;191&lt;/item&gt;&lt;item&gt;192&lt;/item&gt;&lt;item&gt;193&lt;/item&gt;&lt;item&gt;194&lt;/item&gt;&lt;item&gt;195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3&lt;/item&gt;&lt;item&gt;215&lt;/item&gt;&lt;item&gt;216&lt;/item&gt;&lt;item&gt;222&lt;/item&gt;&lt;item&gt;228&lt;/item&gt;&lt;item&gt;229&lt;/item&gt;&lt;item&gt;230&lt;/item&gt;&lt;item&gt;231&lt;/item&gt;&lt;item&gt;232&lt;/item&gt;&lt;item&gt;233&lt;/item&gt;&lt;item&gt;234&lt;/item&gt;&lt;item&gt;237&lt;/item&gt;&lt;item&gt;239&lt;/item&gt;&lt;item&gt;240&lt;/item&gt;&lt;item&gt;241&lt;/item&gt;&lt;item&gt;242&lt;/item&gt;&lt;/record-ids&gt;&lt;/item&gt;&lt;/Libraries&gt;"/>
  </w:docVars>
  <w:rsids>
    <w:rsidRoot w:val="00242C3D"/>
    <w:rsid w:val="0001653E"/>
    <w:rsid w:val="000243BC"/>
    <w:rsid w:val="000325B0"/>
    <w:rsid w:val="00104EB9"/>
    <w:rsid w:val="00112312"/>
    <w:rsid w:val="001212BE"/>
    <w:rsid w:val="00123321"/>
    <w:rsid w:val="00170E69"/>
    <w:rsid w:val="001908C5"/>
    <w:rsid w:val="001A7F3D"/>
    <w:rsid w:val="001D5B22"/>
    <w:rsid w:val="001E4A3D"/>
    <w:rsid w:val="001E66F8"/>
    <w:rsid w:val="001E78DA"/>
    <w:rsid w:val="001F3F07"/>
    <w:rsid w:val="002050F9"/>
    <w:rsid w:val="00230C7B"/>
    <w:rsid w:val="00242C3D"/>
    <w:rsid w:val="002A1F9E"/>
    <w:rsid w:val="002A5D62"/>
    <w:rsid w:val="002B185F"/>
    <w:rsid w:val="002C04A1"/>
    <w:rsid w:val="002E2AAF"/>
    <w:rsid w:val="00305EC2"/>
    <w:rsid w:val="00324B9D"/>
    <w:rsid w:val="0032589C"/>
    <w:rsid w:val="00325DCC"/>
    <w:rsid w:val="00365CE1"/>
    <w:rsid w:val="0038598F"/>
    <w:rsid w:val="003A354E"/>
    <w:rsid w:val="003C252D"/>
    <w:rsid w:val="003E162A"/>
    <w:rsid w:val="003E7FBF"/>
    <w:rsid w:val="00420C4F"/>
    <w:rsid w:val="00436703"/>
    <w:rsid w:val="00437622"/>
    <w:rsid w:val="004620EB"/>
    <w:rsid w:val="00464135"/>
    <w:rsid w:val="0046590B"/>
    <w:rsid w:val="00496E28"/>
    <w:rsid w:val="004A6EA3"/>
    <w:rsid w:val="004A77F6"/>
    <w:rsid w:val="004C493E"/>
    <w:rsid w:val="004D24F4"/>
    <w:rsid w:val="004D3563"/>
    <w:rsid w:val="00540E2C"/>
    <w:rsid w:val="0055050A"/>
    <w:rsid w:val="0055769A"/>
    <w:rsid w:val="0056178F"/>
    <w:rsid w:val="005631F4"/>
    <w:rsid w:val="0058013B"/>
    <w:rsid w:val="00581247"/>
    <w:rsid w:val="00590060"/>
    <w:rsid w:val="00591CA6"/>
    <w:rsid w:val="005A0E90"/>
    <w:rsid w:val="005A70E1"/>
    <w:rsid w:val="0064142A"/>
    <w:rsid w:val="00660B79"/>
    <w:rsid w:val="00661E32"/>
    <w:rsid w:val="00664F12"/>
    <w:rsid w:val="00667436"/>
    <w:rsid w:val="00697656"/>
    <w:rsid w:val="006A46AF"/>
    <w:rsid w:val="006B6659"/>
    <w:rsid w:val="006D0C0C"/>
    <w:rsid w:val="006E02D9"/>
    <w:rsid w:val="006E1BBD"/>
    <w:rsid w:val="006E6AF1"/>
    <w:rsid w:val="00701FF0"/>
    <w:rsid w:val="00716649"/>
    <w:rsid w:val="007B7291"/>
    <w:rsid w:val="007D7758"/>
    <w:rsid w:val="007F755B"/>
    <w:rsid w:val="008103EA"/>
    <w:rsid w:val="00810BC4"/>
    <w:rsid w:val="00900998"/>
    <w:rsid w:val="0094500B"/>
    <w:rsid w:val="009502EC"/>
    <w:rsid w:val="009815F0"/>
    <w:rsid w:val="00991CD2"/>
    <w:rsid w:val="009A0717"/>
    <w:rsid w:val="009B39FC"/>
    <w:rsid w:val="009C3919"/>
    <w:rsid w:val="00A00440"/>
    <w:rsid w:val="00A02F1B"/>
    <w:rsid w:val="00A077B2"/>
    <w:rsid w:val="00A13844"/>
    <w:rsid w:val="00A24A3E"/>
    <w:rsid w:val="00A2634C"/>
    <w:rsid w:val="00A47586"/>
    <w:rsid w:val="00A81BE8"/>
    <w:rsid w:val="00A81E0F"/>
    <w:rsid w:val="00AB6F1E"/>
    <w:rsid w:val="00AE7188"/>
    <w:rsid w:val="00B662B3"/>
    <w:rsid w:val="00BA77E0"/>
    <w:rsid w:val="00BF06D2"/>
    <w:rsid w:val="00C02654"/>
    <w:rsid w:val="00C04BC9"/>
    <w:rsid w:val="00C06129"/>
    <w:rsid w:val="00C2231C"/>
    <w:rsid w:val="00C57E05"/>
    <w:rsid w:val="00CA2C79"/>
    <w:rsid w:val="00CB39D1"/>
    <w:rsid w:val="00CB793C"/>
    <w:rsid w:val="00CD3A91"/>
    <w:rsid w:val="00CE5CFE"/>
    <w:rsid w:val="00D0022F"/>
    <w:rsid w:val="00D17CC0"/>
    <w:rsid w:val="00D27C95"/>
    <w:rsid w:val="00D33659"/>
    <w:rsid w:val="00D3542D"/>
    <w:rsid w:val="00D36DF3"/>
    <w:rsid w:val="00D36F23"/>
    <w:rsid w:val="00DA3B9A"/>
    <w:rsid w:val="00DC0164"/>
    <w:rsid w:val="00DC2929"/>
    <w:rsid w:val="00DC5744"/>
    <w:rsid w:val="00E0171F"/>
    <w:rsid w:val="00E23EE1"/>
    <w:rsid w:val="00E52AAE"/>
    <w:rsid w:val="00E56166"/>
    <w:rsid w:val="00E94923"/>
    <w:rsid w:val="00EB352E"/>
    <w:rsid w:val="00F00551"/>
    <w:rsid w:val="00F12F3D"/>
    <w:rsid w:val="00F23CAB"/>
    <w:rsid w:val="00F24D95"/>
    <w:rsid w:val="00F31693"/>
    <w:rsid w:val="00F72D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85E78FD-7B8B-4EB9-9752-99C50EC77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rsid w:val="00242C3D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unhideWhenUsed/>
    <w:rsid w:val="00242C3D"/>
    <w:pPr>
      <w:spacing w:after="200"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242C3D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2C3D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2C3D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242C3D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2C3D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2C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242C3D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242C3D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242C3D"/>
    <w:rPr>
      <w:sz w:val="16"/>
      <w:szCs w:val="16"/>
    </w:rPr>
  </w:style>
  <w:style w:type="paragraph" w:styleId="ListParagraph">
    <w:name w:val="List Paragraph"/>
    <w:basedOn w:val="Normal"/>
    <w:uiPriority w:val="34"/>
    <w:qFormat/>
    <w:rsid w:val="00242C3D"/>
    <w:pPr>
      <w:spacing w:after="200" w:line="276" w:lineRule="auto"/>
      <w:ind w:left="720"/>
      <w:contextualSpacing/>
    </w:pPr>
  </w:style>
  <w:style w:type="paragraph" w:customStyle="1" w:styleId="Default">
    <w:name w:val="Default"/>
    <w:rsid w:val="00242C3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242C3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242C3D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2C3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42C3D"/>
    <w:pPr>
      <w:spacing w:after="200"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42C3D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1E4A3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4A3D"/>
  </w:style>
  <w:style w:type="paragraph" w:styleId="Footer">
    <w:name w:val="footer"/>
    <w:basedOn w:val="Normal"/>
    <w:link w:val="FooterChar"/>
    <w:uiPriority w:val="99"/>
    <w:unhideWhenUsed/>
    <w:rsid w:val="001E4A3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4A3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20871</Words>
  <Characters>118968</Characters>
  <Application>Microsoft Office Word</Application>
  <DocSecurity>0</DocSecurity>
  <Lines>991</Lines>
  <Paragraphs>2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Catholic University</Company>
  <LinksUpToDate>false</LinksUpToDate>
  <CharactersWithSpaces>1395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Barnett</dc:creator>
  <cp:keywords/>
  <dc:description/>
  <cp:lastModifiedBy>David Barnett</cp:lastModifiedBy>
  <cp:revision>17</cp:revision>
  <dcterms:created xsi:type="dcterms:W3CDTF">2017-02-20T05:18:00Z</dcterms:created>
  <dcterms:modified xsi:type="dcterms:W3CDTF">2017-05-10T03:52:00Z</dcterms:modified>
</cp:coreProperties>
</file>